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E61D11" w14:textId="77777777" w:rsidR="00D75A61" w:rsidRPr="00F42A1A" w:rsidRDefault="00387176">
      <w:pPr>
        <w:jc w:val="left"/>
        <w:rPr>
          <w:b/>
          <w:color w:val="FF0000"/>
        </w:rPr>
      </w:pPr>
      <w:r w:rsidRPr="00F42A1A">
        <w:rPr>
          <w:rFonts w:hint="eastAsia"/>
          <w:b/>
          <w:color w:val="FF0000"/>
        </w:rPr>
        <w:t>Running title</w:t>
      </w:r>
    </w:p>
    <w:p w14:paraId="0FF5F52A" w14:textId="77777777"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14:paraId="69CAF385" w14:textId="77777777" w:rsidR="00D75A61" w:rsidRPr="00F42A1A" w:rsidRDefault="00B545C0">
      <w:pPr>
        <w:pStyle w:val="a3"/>
        <w:numPr>
          <w:ilvl w:val="0"/>
          <w:numId w:val="20"/>
        </w:numPr>
        <w:jc w:val="left"/>
        <w:rPr>
          <w:color w:val="FF0000"/>
        </w:rPr>
      </w:pPr>
      <w:r w:rsidRPr="00F42A1A">
        <w:rPr>
          <w:color w:val="FF0000"/>
        </w:rPr>
        <w:t>A predator in need is a predator indeed</w:t>
      </w:r>
    </w:p>
    <w:p w14:paraId="29ED160D" w14:textId="77777777"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14:paraId="0773B74F" w14:textId="77777777" w:rsidR="00D75A61" w:rsidRPr="00CA37AF" w:rsidRDefault="00D75A61">
      <w:pPr>
        <w:jc w:val="left"/>
        <w:rPr>
          <w:b/>
        </w:rPr>
      </w:pPr>
    </w:p>
    <w:p w14:paraId="7D4C0938" w14:textId="77777777" w:rsidR="00D75A61" w:rsidRPr="00F337D1" w:rsidRDefault="00387176">
      <w:pPr>
        <w:jc w:val="left"/>
        <w:rPr>
          <w:b/>
          <w:color w:val="FF0000"/>
        </w:rPr>
      </w:pPr>
      <w:r w:rsidRPr="00F337D1">
        <w:rPr>
          <w:rFonts w:hint="eastAsia"/>
          <w:b/>
          <w:color w:val="FF0000"/>
        </w:rPr>
        <w:t>Abstract</w:t>
      </w:r>
    </w:p>
    <w:p w14:paraId="690A9A09" w14:textId="77777777"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14:paraId="56C42C4D" w14:textId="77777777"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3EE4686E" w14:textId="77777777" w:rsidR="0001020D" w:rsidRDefault="0001020D">
      <w:pPr>
        <w:jc w:val="left"/>
        <w:rPr>
          <w:color w:val="FF0000"/>
        </w:rPr>
      </w:pPr>
    </w:p>
    <w:p w14:paraId="5B87115C" w14:textId="77777777" w:rsidR="00D75A61" w:rsidRDefault="00D42777">
      <w:pPr>
        <w:jc w:val="left"/>
        <w:rPr>
          <w:b/>
          <w:color w:val="FF0000"/>
        </w:rPr>
      </w:pPr>
      <w:r w:rsidRPr="00BA1E0E">
        <w:rPr>
          <w:b/>
          <w:color w:val="FF0000"/>
        </w:rPr>
        <w:br w:type="page"/>
      </w:r>
    </w:p>
    <w:p w14:paraId="67B1E89C" w14:textId="77777777" w:rsidR="00D75A61" w:rsidRPr="00D76621" w:rsidRDefault="00D42777">
      <w:pPr>
        <w:jc w:val="left"/>
        <w:rPr>
          <w:b/>
        </w:rPr>
      </w:pPr>
      <w:r w:rsidRPr="00D76621">
        <w:rPr>
          <w:rFonts w:hint="eastAsia"/>
          <w:b/>
        </w:rPr>
        <w:lastRenderedPageBreak/>
        <w:t>Introduction</w:t>
      </w:r>
    </w:p>
    <w:p w14:paraId="2F35A1FB" w14:textId="77777777"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320A0B"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320A0B" w:rsidRPr="00316D0F">
        <w:fldChar w:fldCharType="separate"/>
      </w:r>
      <w:r w:rsidR="00B427AC" w:rsidRPr="00316D0F">
        <w:rPr>
          <w:noProof/>
        </w:rPr>
        <w:t>(Huang and Yang 1987)</w:t>
      </w:r>
      <w:r w:rsidR="00320A0B"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320A0B">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320A0B">
        <w:fldChar w:fldCharType="separate"/>
      </w:r>
      <w:r w:rsidR="00AB7B53">
        <w:rPr>
          <w:noProof/>
        </w:rPr>
        <w:t>(Geiger et al. 2010, Kehoe et al. 2017)</w:t>
      </w:r>
      <w:r w:rsidR="00320A0B">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320A0B">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320A0B">
        <w:fldChar w:fldCharType="separate"/>
      </w:r>
      <w:r w:rsidR="00AB7B53">
        <w:rPr>
          <w:noProof/>
        </w:rPr>
        <w:t>(Campbell et al. 2017)</w:t>
      </w:r>
      <w:r w:rsidR="00320A0B">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320A0B">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320A0B">
        <w:fldChar w:fldCharType="separate"/>
      </w:r>
      <w:r w:rsidR="00AB7B53">
        <w:rPr>
          <w:noProof/>
        </w:rPr>
        <w:t>(Gomiero et al. 2011)</w:t>
      </w:r>
      <w:r w:rsidR="00320A0B">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320A0B">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320A0B">
        <w:fldChar w:fldCharType="separate"/>
      </w:r>
      <w:r w:rsidR="003913A1">
        <w:rPr>
          <w:noProof/>
        </w:rPr>
        <w:t>(EC 2020)</w:t>
      </w:r>
      <w:r w:rsidR="00320A0B">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14:paraId="3793F6F2" w14:textId="77777777"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320A0B"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320A0B" w:rsidRPr="00E63119">
        <w:rPr>
          <w:color w:val="000000" w:themeColor="text1"/>
        </w:rPr>
        <w:fldChar w:fldCharType="separate"/>
      </w:r>
      <w:r w:rsidR="006C3645" w:rsidRPr="00E63119">
        <w:rPr>
          <w:noProof/>
          <w:color w:val="000000" w:themeColor="text1"/>
        </w:rPr>
        <w:t>(Stiling and Cornelissen 2005)</w:t>
      </w:r>
      <w:r w:rsidR="00320A0B"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320A0B">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320A0B">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320A0B">
        <w:rPr>
          <w:color w:val="000000" w:themeColor="text1"/>
        </w:rPr>
      </w:r>
      <w:r w:rsidR="00320A0B">
        <w:rPr>
          <w:color w:val="000000" w:themeColor="text1"/>
        </w:rPr>
        <w:fldChar w:fldCharType="end"/>
      </w:r>
      <w:r w:rsidR="00320A0B">
        <w:rPr>
          <w:color w:val="000000" w:themeColor="text1"/>
        </w:rPr>
      </w:r>
      <w:r w:rsidR="00320A0B">
        <w:rPr>
          <w:color w:val="000000" w:themeColor="text1"/>
        </w:rPr>
        <w:fldChar w:fldCharType="separate"/>
      </w:r>
      <w:r w:rsidR="004F2F24">
        <w:rPr>
          <w:noProof/>
          <w:color w:val="000000" w:themeColor="text1"/>
        </w:rPr>
        <w:t>(Symondson et al. 2002, Stiling and Cornelissen 2005, Michalko et al. 2019b, Hsu et al. 2021)</w:t>
      </w:r>
      <w:r w:rsidR="00320A0B">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320A0B"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320A0B" w:rsidRPr="0076569B">
        <w:rPr>
          <w:color w:val="000000" w:themeColor="text1"/>
        </w:rPr>
        <w:fldChar w:fldCharType="separate"/>
      </w:r>
      <w:r w:rsidR="0086784F" w:rsidRPr="0076569B">
        <w:rPr>
          <w:noProof/>
          <w:color w:val="000000" w:themeColor="text1"/>
        </w:rPr>
        <w:t>(Symondson et al. 2002)</w:t>
      </w:r>
      <w:r w:rsidR="00320A0B"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320A0B"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320A0B" w:rsidRPr="0076569B">
        <w:rPr>
          <w:color w:val="000000" w:themeColor="text1"/>
        </w:rPr>
        <w:fldChar w:fldCharType="separate"/>
      </w:r>
      <w:r w:rsidR="0086784F" w:rsidRPr="0076569B">
        <w:rPr>
          <w:noProof/>
          <w:color w:val="000000" w:themeColor="text1"/>
        </w:rPr>
        <w:t>(Stiling and Cornelissen 2005)</w:t>
      </w:r>
      <w:r w:rsidR="00320A0B" w:rsidRPr="0076569B">
        <w:rPr>
          <w:color w:val="000000" w:themeColor="text1"/>
        </w:rPr>
        <w:fldChar w:fldCharType="end"/>
      </w:r>
      <w:r w:rsidR="0086784F" w:rsidRPr="0076569B">
        <w:rPr>
          <w:rFonts w:hint="eastAsia"/>
          <w:color w:val="000000" w:themeColor="text1"/>
        </w:rPr>
        <w:t>.</w:t>
      </w:r>
    </w:p>
    <w:p w14:paraId="427576CF" w14:textId="77777777"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320A0B"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320A0B"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320A0B" w:rsidRPr="00AC251C">
        <w:fldChar w:fldCharType="end"/>
      </w:r>
      <w:r w:rsidR="00320A0B" w:rsidRPr="00AC251C">
        <w:fldChar w:fldCharType="separate"/>
      </w:r>
      <w:r w:rsidR="00F92EC7" w:rsidRPr="00AC251C">
        <w:rPr>
          <w:noProof/>
        </w:rPr>
        <w:t>(Eitzinger and Traugott 2011, Ingrao et al. 2017, Albertini et al. 2018)</w:t>
      </w:r>
      <w:r w:rsidR="00320A0B"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320A0B"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320A0B" w:rsidRPr="00FE7577">
        <w:fldChar w:fldCharType="separate"/>
      </w:r>
      <w:r w:rsidR="00FE7577" w:rsidRPr="00FE7577">
        <w:rPr>
          <w:noProof/>
        </w:rPr>
        <w:t>(Hsu et al. 2021)</w:t>
      </w:r>
      <w:r w:rsidR="00320A0B"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320A0B"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320A0B" w:rsidRPr="00AC251C">
        <w:fldChar w:fldCharType="separate"/>
      </w:r>
      <w:r w:rsidR="004F2F24">
        <w:rPr>
          <w:noProof/>
        </w:rPr>
        <w:t>(Michalko et al. 2019b)</w:t>
      </w:r>
      <w:r w:rsidR="00320A0B"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320A0B"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320A0B">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320A0B">
        <w:fldChar w:fldCharType="end"/>
      </w:r>
      <w:r w:rsidR="00320A0B" w:rsidRPr="00071CCE">
        <w:fldChar w:fldCharType="separate"/>
      </w:r>
      <w:r w:rsidR="004F2F24">
        <w:rPr>
          <w:noProof/>
        </w:rPr>
        <w:t>(Symondson et al. 2002, Krey et al. 2017, Michalko et al. 2019b)</w:t>
      </w:r>
      <w:r w:rsidR="00320A0B"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320A0B">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320A0B">
        <w:fldChar w:fldCharType="separate"/>
      </w:r>
      <w:r w:rsidR="005928EA">
        <w:rPr>
          <w:noProof/>
        </w:rPr>
        <w:t>(Settle et al. 1996, Dominik et al. 2018)</w:t>
      </w:r>
      <w:r w:rsidR="00320A0B">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14:paraId="2F5BB552" w14:textId="77777777"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320A0B"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320A0B" w:rsidRPr="00A114FB">
        <w:fldChar w:fldCharType="separate"/>
      </w:r>
      <w:r w:rsidR="0083137F" w:rsidRPr="00A114FB">
        <w:rPr>
          <w:noProof/>
        </w:rPr>
        <w:t>(Roubinet et al. 2017)</w:t>
      </w:r>
      <w:r w:rsidR="00320A0B"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320A0B"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320A0B" w:rsidRPr="00A114FB">
        <w:fldChar w:fldCharType="separate"/>
      </w:r>
      <w:r w:rsidR="0083137F" w:rsidRPr="00A114FB">
        <w:rPr>
          <w:noProof/>
        </w:rPr>
        <w:t>(Birkhofer et al. 2011)</w:t>
      </w:r>
      <w:r w:rsidR="00320A0B"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320A0B"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320A0B" w:rsidRPr="00A114FB">
        <w:fldChar w:fldCharType="separate"/>
      </w:r>
      <w:r w:rsidR="0083137F" w:rsidRPr="00A114FB">
        <w:rPr>
          <w:noProof/>
        </w:rPr>
        <w:t>(Bengtsson et al. 2005)</w:t>
      </w:r>
      <w:r w:rsidR="00320A0B"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320A0B">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320A0B">
        <w:fldChar w:fldCharType="separate"/>
      </w:r>
      <w:r w:rsidR="00FE7577">
        <w:rPr>
          <w:noProof/>
        </w:rPr>
        <w:t>(Hsu et al. 2021)</w:t>
      </w:r>
      <w:r w:rsidR="00320A0B">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320A0B"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320A0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320A0B">
        <w:fldChar w:fldCharType="end"/>
      </w:r>
      <w:r w:rsidR="00320A0B" w:rsidRPr="00A114FB">
        <w:fldChar w:fldCharType="separate"/>
      </w:r>
      <w:r w:rsidR="001E1B97">
        <w:rPr>
          <w:noProof/>
        </w:rPr>
        <w:t>(Hardin et al. 1995, Settle et al. 1996, Birkhofer et al. 2008a, Guedes et al. 2016)</w:t>
      </w:r>
      <w:r w:rsidR="00320A0B"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320A0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320A0B">
        <w:fldChar w:fldCharType="separate"/>
      </w:r>
      <w:r w:rsidR="00D20264">
        <w:rPr>
          <w:noProof/>
        </w:rPr>
        <w:t>(Roubinet et al. 2017)</w:t>
      </w:r>
      <w:r w:rsidR="00320A0B">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320A0B"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320A0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320A0B">
        <w:fldChar w:fldCharType="end"/>
      </w:r>
      <w:r w:rsidR="00320A0B" w:rsidRPr="00A114FB">
        <w:fldChar w:fldCharType="separate"/>
      </w:r>
      <w:r w:rsidR="008C4671">
        <w:rPr>
          <w:noProof/>
        </w:rPr>
        <w:t>(Wise et al. 2006, Kuusk and Ekbom 2012, Eitzinger et al. 2019)</w:t>
      </w:r>
      <w:r w:rsidR="00320A0B"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320A0B"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320A0B">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320A0B">
        <w:fldChar w:fldCharType="end"/>
      </w:r>
      <w:r w:rsidR="00320A0B" w:rsidRPr="005E54CC">
        <w:fldChar w:fldCharType="separate"/>
      </w:r>
      <w:r w:rsidR="00E76641">
        <w:rPr>
          <w:noProof/>
        </w:rPr>
        <w:t>(Altieri and Letourneau 1982, Altieri 1999, Barbosa and Castellanos 2005, Diehl et al. 2013, Lichtenberg et al. 2017)</w:t>
      </w:r>
      <w:r w:rsidR="00320A0B"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14:paraId="6C47E79F" w14:textId="77777777"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seedling, tillering,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320A0B"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320A0B"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320A0B" w:rsidRPr="0024789C">
        <w:fldChar w:fldCharType="end"/>
      </w:r>
      <w:r w:rsidR="00320A0B" w:rsidRPr="0024789C">
        <w:fldChar w:fldCharType="separate"/>
      </w:r>
      <w:r w:rsidR="000B4181" w:rsidRPr="0024789C">
        <w:rPr>
          <w:noProof/>
        </w:rPr>
        <w:t>(Post 2002, Boecklen et al. 2011, Layman et al. 2012)</w:t>
      </w:r>
      <w:r w:rsidR="00320A0B"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320A0B"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320A0B" w:rsidRPr="0024789C">
        <w:fldChar w:fldCharType="separate"/>
      </w:r>
      <w:r w:rsidR="000B4181" w:rsidRPr="0024789C">
        <w:rPr>
          <w:noProof/>
        </w:rPr>
        <w:t>(Newton 2016)</w:t>
      </w:r>
      <w:r w:rsidR="00320A0B"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r w:rsidR="00780966">
        <w:t>tillering</w:t>
      </w:r>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r w:rsidR="00E95FE8">
        <w:t>i)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biocontrol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14:paraId="1D8DC0FD" w14:textId="77777777" w:rsidR="00B90E02" w:rsidRDefault="001C1520" w:rsidP="005D3DA3">
      <w:pPr>
        <w:jc w:val="left"/>
      </w:pPr>
      <w:r>
        <w:t xml:space="preserve"> </w:t>
      </w:r>
      <w:r w:rsidR="00B938E4">
        <w:t xml:space="preserve"> </w:t>
      </w:r>
      <w:r w:rsidR="00D17707">
        <w:t xml:space="preserve"> </w:t>
      </w:r>
    </w:p>
    <w:p w14:paraId="6231780F" w14:textId="77777777"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14:paraId="1ED7C299" w14:textId="77777777"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14:paraId="565137AE" w14:textId="77777777"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r w:rsidR="00300464" w:rsidRPr="0019769D">
        <w:t>tillering,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320A0B">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320A0B">
        <w:fldChar w:fldCharType="separate"/>
      </w:r>
      <w:r w:rsidR="00827566">
        <w:rPr>
          <w:noProof/>
        </w:rPr>
        <w:t>(Hsu et al. 2021)</w:t>
      </w:r>
      <w:r w:rsidR="00320A0B">
        <w:fldChar w:fldCharType="end"/>
      </w:r>
      <w:r w:rsidR="006570CA" w:rsidRPr="0019769D">
        <w:t>.</w:t>
      </w:r>
    </w:p>
    <w:p w14:paraId="04D1EEB9" w14:textId="77777777" w:rsidR="00940299" w:rsidRDefault="0027670F" w:rsidP="008A2587">
      <w:pPr>
        <w:pStyle w:val="a3"/>
        <w:ind w:left="0"/>
        <w:jc w:val="left"/>
      </w:pPr>
      <w:r>
        <w:rPr>
          <w:rFonts w:hint="eastAsia"/>
        </w:rPr>
        <w:tab/>
      </w:r>
      <w:r w:rsidR="00830253">
        <w:rPr>
          <w:rFonts w:hint="eastAsia"/>
        </w:rPr>
        <w:t xml:space="preserve"> </w:t>
      </w:r>
    </w:p>
    <w:p w14:paraId="04BFE0E3" w14:textId="77777777" w:rsidR="006E7FB3" w:rsidRPr="008D2684" w:rsidRDefault="00E448E3" w:rsidP="00940299">
      <w:pPr>
        <w:pStyle w:val="a3"/>
        <w:ind w:left="0"/>
        <w:jc w:val="center"/>
        <w:rPr>
          <w:i/>
        </w:rPr>
      </w:pPr>
      <w:r w:rsidRPr="008D2684">
        <w:rPr>
          <w:rFonts w:hint="eastAsia"/>
          <w:i/>
        </w:rPr>
        <w:t>Stable isotope analysis of arthropod samples</w:t>
      </w:r>
    </w:p>
    <w:p w14:paraId="50232859" w14:textId="77777777"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Sercon Ltd., Cheshire, UK). The</w:t>
      </w:r>
      <w:r w:rsidR="00862747" w:rsidRPr="008D2684">
        <w:t xml:space="preserve"> standards for carbon and nitrogen stable isotope ratios were Vienna PeeDee Beleminte</w:t>
      </w:r>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14:paraId="6FCFCDE6" w14:textId="77777777" w:rsidR="00DB45AA" w:rsidRPr="001961A8" w:rsidRDefault="00DB45AA" w:rsidP="002A056D">
      <w:pPr>
        <w:pStyle w:val="a3"/>
        <w:ind w:left="0"/>
        <w:jc w:val="left"/>
        <w:rPr>
          <w:color w:val="FF0000"/>
        </w:rPr>
      </w:pPr>
    </w:p>
    <w:p w14:paraId="121ADC28" w14:textId="77777777"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14:paraId="2B7C97B7" w14:textId="77777777"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basic component of food webs (Root 1967, Hawkins and Macmahon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320A0B"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320A0B" w:rsidRPr="00C62712">
        <w:fldChar w:fldCharType="separate"/>
      </w:r>
      <w:r w:rsidR="00C62712" w:rsidRPr="00C62712">
        <w:rPr>
          <w:noProof/>
        </w:rPr>
        <w:t>(Blondel 2003)</w:t>
      </w:r>
      <w:r w:rsidR="00320A0B"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320A0B">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320A0B">
        <w:fldChar w:fldCharType="separate"/>
      </w:r>
      <w:r w:rsidR="00854D2E">
        <w:rPr>
          <w:noProof/>
        </w:rPr>
        <w:t>(see Hsu et al. [2021] for more details)</w:t>
      </w:r>
      <w:r w:rsidR="00320A0B">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14:paraId="65D50F43" w14:textId="77777777" w:rsidR="006A7E7C" w:rsidRDefault="006A7E7C">
      <w:pPr>
        <w:rPr>
          <w:i/>
          <w:color w:val="FF0000"/>
        </w:rPr>
      </w:pPr>
    </w:p>
    <w:p w14:paraId="39B757A1" w14:textId="77777777" w:rsidR="00D75A61" w:rsidRPr="00194A27" w:rsidRDefault="006A7E7C" w:rsidP="009C40A4">
      <w:pPr>
        <w:pStyle w:val="a3"/>
        <w:ind w:left="0"/>
        <w:jc w:val="center"/>
        <w:rPr>
          <w:i/>
        </w:rPr>
      </w:pPr>
      <w:r w:rsidRPr="00194A27">
        <w:rPr>
          <w:rFonts w:hint="eastAsia"/>
          <w:i/>
        </w:rPr>
        <w:t>Data analysis</w:t>
      </w:r>
    </w:p>
    <w:p w14:paraId="49A9909B" w14:textId="77777777"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r w:rsidR="00700621">
        <w:t>MixSIAR package</w:t>
      </w:r>
      <w:r w:rsidR="00700621">
        <w:rPr>
          <w:rFonts w:hint="eastAsia"/>
        </w:rPr>
        <w:t xml:space="preserve"> </w:t>
      </w:r>
      <w:r w:rsidR="00320A0B">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320A0B">
        <w:fldChar w:fldCharType="separate"/>
      </w:r>
      <w:r w:rsidR="00700621">
        <w:rPr>
          <w:noProof/>
        </w:rPr>
        <w:t>(Stock and Semmens 2017)</w:t>
      </w:r>
      <w:r w:rsidR="00320A0B">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320A0B">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320A0B">
        <w:fldChar w:fldCharType="separate"/>
      </w:r>
      <w:r w:rsidR="000A7983">
        <w:rPr>
          <w:noProof/>
        </w:rPr>
        <w:t>(Mazzi and Dorn 2012, Sun et al. 2015)</w:t>
      </w:r>
      <w:r w:rsidR="00320A0B">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320A0B"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320A0B" w:rsidRPr="00700621">
        <w:fldChar w:fldCharType="separate"/>
      </w:r>
      <w:r w:rsidR="00700621" w:rsidRPr="00700621">
        <w:rPr>
          <w:noProof/>
        </w:rPr>
        <w:t>(Phillips and Koch 2002, Stock and Semmens 2016)</w:t>
      </w:r>
      <w:r w:rsidR="00320A0B"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320A0B"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320A0B" w:rsidRPr="009027A8">
        <w:fldChar w:fldCharType="separate"/>
      </w:r>
      <w:r w:rsidR="00700621" w:rsidRPr="009027A8">
        <w:rPr>
          <w:noProof/>
        </w:rPr>
        <w:t>Caut et al. (2009)</w:t>
      </w:r>
      <w:r w:rsidR="00320A0B"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r w:rsidRPr="009027A8">
        <w:t xml:space="preserve">Gelman-Rubin and Gewek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14:paraId="091D7157" w14:textId="77777777"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r w:rsidR="00CC4B85">
        <w:t xml:space="preserve">betareg package </w:t>
      </w:r>
      <w:r w:rsidR="00320A0B">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320A0B">
        <w:fldChar w:fldCharType="separate"/>
      </w:r>
      <w:r w:rsidR="00CC4B85">
        <w:rPr>
          <w:noProof/>
        </w:rPr>
        <w:t>(Zeileis et al. 2016)</w:t>
      </w:r>
      <w:r w:rsidR="00320A0B">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Anova” function in the</w:t>
      </w:r>
      <w:r w:rsidR="00190C3D" w:rsidRPr="00FA796C">
        <w:rPr>
          <w:rFonts w:hint="eastAsia"/>
        </w:rPr>
        <w:t xml:space="preserve"> R</w:t>
      </w:r>
      <w:r w:rsidR="00CC4B85" w:rsidRPr="00FA796C">
        <w:t xml:space="preserve"> car package </w:t>
      </w:r>
      <w:r w:rsidR="00320A0B"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320A0B" w:rsidRPr="00FA796C">
        <w:fldChar w:fldCharType="separate"/>
      </w:r>
      <w:r w:rsidR="00CC4B85" w:rsidRPr="00FA796C">
        <w:rPr>
          <w:noProof/>
        </w:rPr>
        <w:t>(Fox and Weisberg 2018)</w:t>
      </w:r>
      <w:r w:rsidR="00320A0B"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cld” function in the</w:t>
      </w:r>
      <w:r w:rsidR="00190C3D" w:rsidRPr="00BC1B86">
        <w:rPr>
          <w:rFonts w:hint="eastAsia"/>
        </w:rPr>
        <w:t xml:space="preserve"> R</w:t>
      </w:r>
      <w:r w:rsidR="00FA796C" w:rsidRPr="00BC1B86">
        <w:t xml:space="preserve"> emmeans package </w:t>
      </w:r>
      <w:r w:rsidR="00320A0B"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320A0B" w:rsidRPr="00BC1B86">
        <w:fldChar w:fldCharType="separate"/>
      </w:r>
      <w:r w:rsidR="00FA796C" w:rsidRPr="00BC1B86">
        <w:rPr>
          <w:noProof/>
        </w:rPr>
        <w:t>(Lenth and Lenth 2018)</w:t>
      </w:r>
      <w:r w:rsidR="00320A0B"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320A0B"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320A0B" w:rsidRPr="00BC1B86">
        <w:fldChar w:fldCharType="separate"/>
      </w:r>
      <w:r w:rsidR="000A7983">
        <w:rPr>
          <w:noProof/>
        </w:rPr>
        <w:t>(R Core Team 2021)</w:t>
      </w:r>
      <w:r w:rsidR="00320A0B" w:rsidRPr="00BC1B86">
        <w:fldChar w:fldCharType="end"/>
      </w:r>
      <w:r w:rsidR="00BC1B86" w:rsidRPr="00BC1B86">
        <w:rPr>
          <w:rFonts w:hint="eastAsia"/>
        </w:rPr>
        <w:t>.</w:t>
      </w:r>
    </w:p>
    <w:p w14:paraId="4991C0B7" w14:textId="77777777" w:rsidR="00106D29" w:rsidRDefault="00106D29">
      <w:pPr>
        <w:rPr>
          <w:b/>
        </w:rPr>
      </w:pPr>
    </w:p>
    <w:p w14:paraId="779B0977" w14:textId="77777777" w:rsidR="00D75A61" w:rsidRDefault="00D42777" w:rsidP="004433AA">
      <w:pPr>
        <w:rPr>
          <w:b/>
        </w:rPr>
      </w:pPr>
      <w:r w:rsidRPr="000B5778">
        <w:rPr>
          <w:rFonts w:hint="eastAsia"/>
          <w:b/>
        </w:rPr>
        <w:t>Results</w:t>
      </w:r>
    </w:p>
    <w:p w14:paraId="11C70408" w14:textId="77777777" w:rsidR="00D75A61" w:rsidRDefault="00D034EF" w:rsidP="001253D8">
      <w:pPr>
        <w:jc w:val="center"/>
        <w:rPr>
          <w:i/>
        </w:rPr>
      </w:pPr>
      <w:r w:rsidRPr="00D034EF">
        <w:rPr>
          <w:rFonts w:hint="eastAsia"/>
          <w:i/>
        </w:rPr>
        <w:t>Diet compositions of predators in rice farms</w:t>
      </w:r>
    </w:p>
    <w:p w14:paraId="1AF26CAB" w14:textId="77777777"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tillering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r w:rsidR="00B234AA" w:rsidRPr="00B80AC6">
        <w:rPr>
          <w:rFonts w:hint="eastAsia"/>
        </w:rPr>
        <w:t>tillering</w:t>
      </w:r>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14:paraId="613F93B7" w14:textId="77777777"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r w:rsidR="00956D19" w:rsidRPr="009905DD">
        <w:rPr>
          <w:rFonts w:hint="eastAsia"/>
        </w:rPr>
        <w:t>tillering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5D416F">
        <w:t xml:space="preserve"> (Fig. 1b</w:t>
      </w:r>
      <w:r w:rsidR="005D416F">
        <w:rPr>
          <w:rFonts w:hint="eastAsia"/>
        </w:rPr>
        <w:t xml:space="preserve">, </w:t>
      </w:r>
      <w:r w:rsidR="009B6B74">
        <w:t>c)</w:t>
      </w:r>
      <w:r w:rsidR="0042052D">
        <w:rPr>
          <w:rFonts w:hint="eastAsia"/>
        </w:rPr>
        <w:t>.</w:t>
      </w:r>
    </w:p>
    <w:p w14:paraId="5F12CB24" w14:textId="77777777" w:rsidR="00D75A61" w:rsidRDefault="00D75A61" w:rsidP="004433AA">
      <w:pPr>
        <w:rPr>
          <w:color w:val="FF0000"/>
        </w:rPr>
      </w:pPr>
    </w:p>
    <w:p w14:paraId="6F0800FD" w14:textId="77777777" w:rsidR="00D75A61" w:rsidRDefault="00BF17B7" w:rsidP="00B15CD5">
      <w:pPr>
        <w:jc w:val="center"/>
        <w:rPr>
          <w:i/>
        </w:rPr>
      </w:pPr>
      <w:r>
        <w:rPr>
          <w:rFonts w:hint="eastAsia"/>
          <w:i/>
        </w:rPr>
        <w:t>P</w:t>
      </w:r>
      <w:r w:rsidR="00463564" w:rsidRPr="00463564">
        <w:rPr>
          <w:rFonts w:hint="eastAsia"/>
          <w:i/>
        </w:rPr>
        <w:t>atterns of rice herbivore consumption by predators</w:t>
      </w:r>
    </w:p>
    <w:p w14:paraId="211ACCBE" w14:textId="77777777"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14:paraId="1C2D5EFB" w14:textId="77777777"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tillering)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14:paraId="13A18161" w14:textId="77777777" w:rsidR="00D75A61" w:rsidRDefault="00D75A61" w:rsidP="004433AA"/>
    <w:p w14:paraId="35ED1093" w14:textId="77777777"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14:paraId="62A1A2EE" w14:textId="77777777"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14:paraId="6DF461E5" w14:textId="77777777"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r w:rsidR="007B5D8A" w:rsidRPr="00C5025E">
        <w:rPr>
          <w:rFonts w:hint="eastAsia"/>
        </w:rPr>
        <w:t xml:space="preserve">tillering stage </w:t>
      </w:r>
      <w:r w:rsidR="008D05F1" w:rsidRPr="00C5025E">
        <w:rPr>
          <w:rFonts w:hint="eastAsia"/>
        </w:rPr>
        <w:t>(Tukey</w:t>
      </w:r>
      <w:r w:rsidR="008D05F1" w:rsidRPr="00C5025E">
        <w:t>’</w:t>
      </w:r>
      <w:r w:rsidR="008D05F1" w:rsidRPr="00C5025E">
        <w:rPr>
          <w:rFonts w:hint="eastAsia"/>
        </w:rPr>
        <w:t xml:space="preserve">s post-hoc test, </w:t>
      </w:r>
      <w:r w:rsidR="008D05F1" w:rsidRPr="00C5025E">
        <w:rPr>
          <w:rFonts w:hint="eastAsia"/>
          <w:i/>
        </w:rPr>
        <w:t>P</w:t>
      </w:r>
      <w:r w:rsidR="008D05F1" w:rsidRPr="00C5025E">
        <w:rPr>
          <w:rFonts w:hint="eastAsia"/>
        </w:rPr>
        <w:t xml:space="preserve"> &lt; 0.05; Table 3).</w:t>
      </w:r>
    </w:p>
    <w:p w14:paraId="535C7B70" w14:textId="77777777"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320A0B"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320A0B" w:rsidRPr="002A5540">
        <w:fldChar w:fldCharType="separate"/>
      </w:r>
      <w:r w:rsidR="00B305E4" w:rsidRPr="002A5540">
        <w:rPr>
          <w:noProof/>
        </w:rPr>
        <w:t>(Rusch et al. 2016)</w:t>
      </w:r>
      <w:r w:rsidR="00320A0B"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320A0B"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320A0B" w:rsidRPr="002A5540">
        <w:fldChar w:fldCharType="separate"/>
      </w:r>
      <w:r w:rsidR="00B305E4" w:rsidRPr="002A5540">
        <w:rPr>
          <w:noProof/>
        </w:rPr>
        <w:t>Karp et al. (2018)</w:t>
      </w:r>
      <w:r w:rsidR="00320A0B"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14:paraId="1DF84B3C" w14:textId="77777777" w:rsidR="00D75A61" w:rsidRDefault="00C925E3" w:rsidP="004433AA">
      <w:pPr>
        <w:rPr>
          <w:color w:val="FF0000"/>
        </w:rPr>
      </w:pPr>
      <w:r>
        <w:rPr>
          <w:color w:val="FF0000"/>
        </w:rPr>
        <w:br w:type="page"/>
      </w:r>
    </w:p>
    <w:p w14:paraId="596B0494" w14:textId="77777777"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Anova()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320A0B">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320A0B">
        <w:rPr>
          <w:sz w:val="24"/>
        </w:rPr>
        <w:fldChar w:fldCharType="separate"/>
      </w:r>
      <w:r w:rsidR="00437C53">
        <w:rPr>
          <w:noProof/>
          <w:sz w:val="24"/>
        </w:rPr>
        <w:t>(Fox and Weisberg 2018)</w:t>
      </w:r>
      <w:r w:rsidR="00320A0B">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1"/>
        <w:tblW w:w="0" w:type="auto"/>
        <w:jc w:val="center"/>
        <w:tblLook w:val="04A0" w:firstRow="1" w:lastRow="0" w:firstColumn="1" w:lastColumn="0" w:noHBand="0" w:noVBand="1"/>
      </w:tblPr>
      <w:tblGrid>
        <w:gridCol w:w="1845"/>
        <w:gridCol w:w="2761"/>
        <w:gridCol w:w="1207"/>
        <w:gridCol w:w="1417"/>
        <w:gridCol w:w="1417"/>
      </w:tblGrid>
      <w:tr w:rsidR="00D92EAF" w:rsidRPr="00377FF3" w14:paraId="31D888AF" w14:textId="77777777" w:rsidTr="00377FF3">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99B7C0D" w14:textId="77777777"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14:paraId="5CF2FA34" w14:textId="77777777" w:rsidR="00D75A61" w:rsidRPr="0005561A" w:rsidRDefault="00C25CB6"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14:paraId="707583EA"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b w:val="0"/>
                <w:i/>
                <w:color w:val="auto"/>
                <w:sz w:val="22"/>
              </w:rPr>
              <w:t>d.f.</w:t>
            </w:r>
          </w:p>
        </w:tc>
        <w:tc>
          <w:tcPr>
            <w:tcW w:w="1417" w:type="dxa"/>
            <w:shd w:val="clear" w:color="auto" w:fill="auto"/>
            <w:vAlign w:val="center"/>
          </w:tcPr>
          <w:p w14:paraId="67529ED8"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14:paraId="67A4A19A" w14:textId="77777777" w:rsidR="00D75A61" w:rsidRPr="0005561A" w:rsidRDefault="00D92EAF"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14:paraId="5C83033E"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B005F17" w14:textId="77777777"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14:paraId="384CD411"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76705A6D"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14:paraId="4F4A0806"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14:paraId="6622B4E8"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14:paraId="2AA9AFAB"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9204EFF"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57834E93" w14:textId="77777777" w:rsidR="00D92EAF"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636A313F"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7BF0218A"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14:paraId="46439B4D"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14:paraId="08E3CBDB"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AC4ECAA"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7FB822C6"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561B1125"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676DA529" w14:textId="77777777" w:rsidR="00D75A61" w:rsidRPr="0005561A" w:rsidRDefault="00413CC5"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14:paraId="7466053C"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D92EAF" w:rsidRPr="00377FF3" w14:paraId="4446BB68"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6104A2E"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59FA9456" w14:textId="77777777" w:rsidR="00D92EAF" w:rsidRPr="0005561A" w:rsidRDefault="0022310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14:paraId="7D1987F9"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57824867"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14:paraId="3C207574" w14:textId="77777777" w:rsidR="00D75A61" w:rsidRPr="0005561A" w:rsidRDefault="00D92EAF"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14:paraId="69FAA996"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8905D92"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05628D3F" w14:textId="77777777" w:rsidR="00D92EAF"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30D1703F"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6DCBE9DD"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14:paraId="42D7C057" w14:textId="77777777" w:rsidR="00D75A61" w:rsidRPr="0005561A" w:rsidRDefault="00D92EAF"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14:paraId="58F92B0B"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048D37B"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14E5F66B"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552B2D74"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747B9906"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14:paraId="44AA6BDF"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36</w:t>
            </w:r>
          </w:p>
        </w:tc>
      </w:tr>
      <w:tr w:rsidR="00BF532B" w:rsidRPr="00377FF3" w14:paraId="4952B75D"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9F52773" w14:textId="77777777"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14:paraId="7CF75A8A"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38595253"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55B80D19"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14:paraId="10DB54D9"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14:paraId="1B9BF1A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5513CE9"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189A6D1F"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7758F3C2"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2A8C4DD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14:paraId="63930E64"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14:paraId="1D31D3CC"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891D5DA"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1DC5EBA8"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4CEE4F3E"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6D62D4BD" w14:textId="77777777" w:rsidR="00D75A61" w:rsidRPr="0005561A" w:rsidRDefault="005C1141"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14:paraId="038840FD"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lt;0.001</w:t>
            </w:r>
          </w:p>
        </w:tc>
      </w:tr>
      <w:tr w:rsidR="00BF532B" w:rsidRPr="00377FF3" w14:paraId="67A1032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B970131"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0B15849A"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14:paraId="538CCC94"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5B91324A"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14:paraId="6C4329A1"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14:paraId="0FC62430"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7026D72"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232D8170"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23CB630E"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4CA3E0DC"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14:paraId="45F62A6B"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14:paraId="5F43A6D4"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F670CB2"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6F5ED889"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14:paraId="24A5F1BD"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0D379DC7"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14:paraId="29ACA506"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14:paraId="09D92C9A"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163F014"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31FDF9AC"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14:paraId="775FFD1E"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387E6C99"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14:paraId="6518F76E"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1</w:t>
            </w:r>
          </w:p>
        </w:tc>
      </w:tr>
      <w:tr w:rsidR="00BF532B" w:rsidRPr="00377FF3" w14:paraId="753FB591"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B90CA2A"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2CA88C45"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5919F2D4"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53859EF5"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14:paraId="48300514" w14:textId="77777777" w:rsidR="00D75A61" w:rsidRPr="0005561A" w:rsidRDefault="00D17F86"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57</w:t>
            </w:r>
          </w:p>
        </w:tc>
      </w:tr>
      <w:tr w:rsidR="00D17F86" w:rsidRPr="00377FF3" w14:paraId="534F43E2"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8256BB2"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3EA1546B" w14:textId="77777777" w:rsidR="00D17F86"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4E307505"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34062D17"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14:paraId="6BFC90E3" w14:textId="77777777" w:rsidR="00D75A61" w:rsidRPr="0005561A" w:rsidRDefault="00D17F86"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98</w:t>
            </w:r>
          </w:p>
        </w:tc>
      </w:tr>
      <w:tr w:rsidR="00BF532B" w:rsidRPr="00377FF3" w14:paraId="1A725D41"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2EC12D7" w14:textId="77777777"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14:paraId="559B7E7F"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Year</w:t>
            </w:r>
          </w:p>
        </w:tc>
        <w:tc>
          <w:tcPr>
            <w:tcW w:w="1207" w:type="dxa"/>
            <w:shd w:val="clear" w:color="auto" w:fill="auto"/>
            <w:vAlign w:val="center"/>
          </w:tcPr>
          <w:p w14:paraId="4950B769"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389918DA"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14:paraId="645B37A3"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14:paraId="165953AF"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07055D0" w14:textId="77777777" w:rsidR="00D75A61" w:rsidRPr="00B76547" w:rsidRDefault="00D75A61" w:rsidP="004433AA">
            <w:pPr>
              <w:rPr>
                <w:rFonts w:cs="Arial"/>
                <w:b w:val="0"/>
                <w:bCs w:val="0"/>
                <w:color w:val="auto"/>
                <w:sz w:val="22"/>
              </w:rPr>
            </w:pPr>
          </w:p>
        </w:tc>
        <w:tc>
          <w:tcPr>
            <w:tcW w:w="2761" w:type="dxa"/>
            <w:shd w:val="clear" w:color="auto" w:fill="auto"/>
            <w:vAlign w:val="center"/>
          </w:tcPr>
          <w:p w14:paraId="6098E62D"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Farm type</w:t>
            </w:r>
          </w:p>
        </w:tc>
        <w:tc>
          <w:tcPr>
            <w:tcW w:w="1207" w:type="dxa"/>
            <w:shd w:val="clear" w:color="auto" w:fill="auto"/>
            <w:vAlign w:val="center"/>
          </w:tcPr>
          <w:p w14:paraId="64C32F7A"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2F014113"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14:paraId="5E2A4301"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14:paraId="1D34258C"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BEC1DA3"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C39F7D8"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Crop stage</w:t>
            </w:r>
          </w:p>
        </w:tc>
        <w:tc>
          <w:tcPr>
            <w:tcW w:w="1207" w:type="dxa"/>
            <w:shd w:val="clear" w:color="auto" w:fill="auto"/>
            <w:vAlign w:val="center"/>
          </w:tcPr>
          <w:p w14:paraId="46E5D63C"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2</w:t>
            </w:r>
          </w:p>
        </w:tc>
        <w:tc>
          <w:tcPr>
            <w:tcW w:w="1417" w:type="dxa"/>
            <w:shd w:val="clear" w:color="auto" w:fill="auto"/>
            <w:vAlign w:val="center"/>
          </w:tcPr>
          <w:p w14:paraId="7A58A18C"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14:paraId="353A6B53"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14:paraId="0278FE5D"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4912FE4"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00E73B56"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14:paraId="41DC0F4F"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324424F7"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14:paraId="7B4ADFCF"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14:paraId="0555B6F8"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6C2FA7E"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3110A345"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14:paraId="66546368"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color w:val="auto"/>
                <w:sz w:val="22"/>
              </w:rPr>
              <w:t>1</w:t>
            </w:r>
          </w:p>
        </w:tc>
        <w:tc>
          <w:tcPr>
            <w:tcW w:w="1417" w:type="dxa"/>
            <w:shd w:val="clear" w:color="auto" w:fill="auto"/>
            <w:vAlign w:val="center"/>
          </w:tcPr>
          <w:p w14:paraId="4E7688B6"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14:paraId="34679897" w14:textId="77777777" w:rsidR="00D75A61"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14:paraId="687AE46E"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45900F7"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2586D867"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14:paraId="4128A4A2"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4F40C40D"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14:paraId="02AE0177" w14:textId="77777777" w:rsidR="00D75A61"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14:paraId="1403EA73"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D9A44A0"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324797DA" w14:textId="77777777" w:rsidR="00BF532B" w:rsidRPr="0005561A" w:rsidRDefault="00BF532B"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14:paraId="7F9944FB"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35F859A1"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14:paraId="1393467D"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0.15</w:t>
            </w:r>
          </w:p>
        </w:tc>
      </w:tr>
      <w:tr w:rsidR="00BF532B" w:rsidRPr="00377FF3" w14:paraId="75DF86C6" w14:textId="77777777" w:rsidTr="00377FF3">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5460ABA"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1B167051" w14:textId="77777777" w:rsidR="00BF532B" w:rsidRPr="0005561A" w:rsidRDefault="00BF532B" w:rsidP="004433AA">
            <w:pPr>
              <w:cnfStyle w:val="000000100000" w:firstRow="0" w:lastRow="0" w:firstColumn="0" w:lastColumn="0" w:oddVBand="0" w:evenVBand="0" w:oddHBand="1" w:evenHBand="0" w:firstRowFirstColumn="0" w:firstRowLastColumn="0" w:lastRowFirstColumn="0" w:lastRowLastColumn="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46DF98E2"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auto"/>
                <w:sz w:val="22"/>
              </w:rPr>
            </w:pPr>
            <w:r w:rsidRPr="0005561A">
              <w:rPr>
                <w:rFonts w:cs="Arial" w:hint="eastAsia"/>
                <w:sz w:val="22"/>
              </w:rPr>
              <w:t>2</w:t>
            </w:r>
          </w:p>
        </w:tc>
        <w:tc>
          <w:tcPr>
            <w:tcW w:w="1417" w:type="dxa"/>
            <w:shd w:val="clear" w:color="auto" w:fill="auto"/>
            <w:vAlign w:val="center"/>
          </w:tcPr>
          <w:p w14:paraId="0AF8FE8E"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14:paraId="0D4A4902" w14:textId="77777777" w:rsidR="00D75A61" w:rsidRPr="0005561A" w:rsidRDefault="003C26F7" w:rsidP="004433AA">
            <w:pPr>
              <w:cnfStyle w:val="000000100000" w:firstRow="0" w:lastRow="0" w:firstColumn="0" w:lastColumn="0" w:oddVBand="0" w:evenVBand="0" w:oddHBand="1" w:evenHBand="0" w:firstRowFirstColumn="0" w:firstRowLastColumn="0" w:lastRowFirstColumn="0" w:lastRowLastColumn="0"/>
              <w:rPr>
                <w:rFonts w:cs="Arial"/>
                <w:color w:val="000000"/>
                <w:sz w:val="22"/>
              </w:rPr>
            </w:pPr>
            <w:r w:rsidRPr="0005561A">
              <w:rPr>
                <w:rFonts w:cs="Arial" w:hint="eastAsia"/>
                <w:color w:val="000000"/>
                <w:sz w:val="22"/>
              </w:rPr>
              <w:t xml:space="preserve">    0.38</w:t>
            </w:r>
          </w:p>
        </w:tc>
      </w:tr>
      <w:tr w:rsidR="003C26F7" w:rsidRPr="00377FF3" w14:paraId="0E39E4F1" w14:textId="77777777" w:rsidTr="00377FF3">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B424AD9" w14:textId="77777777" w:rsidR="00D75A61" w:rsidRPr="0005561A" w:rsidRDefault="00D75A61" w:rsidP="004433AA">
            <w:pPr>
              <w:rPr>
                <w:rFonts w:cs="Arial"/>
                <w:b w:val="0"/>
                <w:bCs w:val="0"/>
                <w:color w:val="auto"/>
                <w:sz w:val="22"/>
              </w:rPr>
            </w:pPr>
          </w:p>
        </w:tc>
        <w:tc>
          <w:tcPr>
            <w:tcW w:w="2761" w:type="dxa"/>
            <w:shd w:val="clear" w:color="auto" w:fill="auto"/>
            <w:vAlign w:val="center"/>
          </w:tcPr>
          <w:p w14:paraId="593E367B" w14:textId="77777777" w:rsidR="003C26F7"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14:paraId="42BCE9BF"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auto"/>
                <w:sz w:val="22"/>
              </w:rPr>
            </w:pPr>
            <w:r w:rsidRPr="0005561A">
              <w:rPr>
                <w:rFonts w:cs="Arial" w:hint="eastAsia"/>
                <w:sz w:val="22"/>
              </w:rPr>
              <w:t>4</w:t>
            </w:r>
          </w:p>
        </w:tc>
        <w:tc>
          <w:tcPr>
            <w:tcW w:w="1417" w:type="dxa"/>
            <w:shd w:val="clear" w:color="auto" w:fill="auto"/>
            <w:vAlign w:val="center"/>
          </w:tcPr>
          <w:p w14:paraId="64600ECA" w14:textId="77777777" w:rsidR="00D75A61" w:rsidRPr="0005561A" w:rsidRDefault="003C26F7"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14:paraId="54244362" w14:textId="77777777" w:rsidR="00D75A61" w:rsidRPr="0005561A" w:rsidRDefault="00AC0FD5" w:rsidP="004433AA">
            <w:pPr>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14:paraId="5E1098F6" w14:textId="77777777"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cld() from the </w:t>
      </w:r>
      <w:r w:rsidR="001234C0">
        <w:rPr>
          <w:rFonts w:hint="eastAsia"/>
          <w:sz w:val="24"/>
        </w:rPr>
        <w:t xml:space="preserve">R </w:t>
      </w:r>
      <w:r w:rsidR="00566249" w:rsidRPr="00271F6F">
        <w:rPr>
          <w:sz w:val="24"/>
        </w:rPr>
        <w:t xml:space="preserve">“multcomp” package </w:t>
      </w:r>
      <w:r w:rsidR="00320A0B"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320A0B" w:rsidRPr="00271F6F">
        <w:rPr>
          <w:sz w:val="24"/>
        </w:rPr>
        <w:fldChar w:fldCharType="separate"/>
      </w:r>
      <w:r w:rsidR="00566249" w:rsidRPr="00271F6F">
        <w:rPr>
          <w:noProof/>
          <w:sz w:val="24"/>
        </w:rPr>
        <w:t>(Hothorn et al. 2008)</w:t>
      </w:r>
      <w:r w:rsidR="00320A0B"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8A76BE" w:rsidRPr="00DD4D76" w14:paraId="4A24BCCD" w14:textId="77777777"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C90409" w14:textId="77777777"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14:paraId="63ACB1F9"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14:paraId="73347C17"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3F896801"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1567CCB3" w14:textId="77777777" w:rsidR="00D75A61" w:rsidRDefault="008A76BE"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14:paraId="27E82D0F"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E6BF323" w14:textId="77777777"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14:paraId="0E5B90C9" w14:textId="77777777" w:rsidR="008A76BE" w:rsidRPr="00D741E4" w:rsidRDefault="008A76BE"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69CE274A"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14:paraId="24C62B89"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14:paraId="6180DE97" w14:textId="77777777" w:rsidR="00D75A61" w:rsidRDefault="008A76BE" w:rsidP="004433AA">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14:paraId="432F1D01"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1156900"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7D69E296" w14:textId="77777777" w:rsidR="008A76BE" w:rsidRPr="00D741E4"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6226A088"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14:paraId="7EE96DF9"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14:paraId="5C2CF13A" w14:textId="77777777" w:rsidR="00D75A61" w:rsidRDefault="008A76BE"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14:paraId="67A68699"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1788E87" w14:textId="77777777"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14:paraId="09007862"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721708F0"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14:paraId="78BED383"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14:paraId="4BC5359C"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14:paraId="49C9EF1A"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A868F1E"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172D758D"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46035B3E"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14:paraId="09D03C22"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14:paraId="149F9954"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14:paraId="06215001"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2E68C23" w14:textId="77777777"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14:paraId="419B16CC" w14:textId="77777777" w:rsidR="00600275" w:rsidRPr="00D741E4"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75C66227"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14:paraId="56B06E66"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14:paraId="49881F30" w14:textId="77777777" w:rsidR="00D75A61" w:rsidRDefault="00600275"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14:paraId="10B40AA0"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06E87D"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6F11F11A" w14:textId="77777777" w:rsidR="00600275" w:rsidRPr="00D741E4"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1E5B6FA7"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14:paraId="34D7213A"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14:paraId="3C227374" w14:textId="77777777" w:rsidR="00D75A61" w:rsidRDefault="00600275"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14:paraId="66085BAA" w14:textId="77777777" w:rsidR="00D75A61" w:rsidRDefault="00D75A61" w:rsidP="004433AA">
      <w:pPr>
        <w:rPr>
          <w:b/>
          <w:color w:val="FF0000"/>
        </w:rPr>
      </w:pPr>
    </w:p>
    <w:p w14:paraId="69B163CB" w14:textId="77777777" w:rsidR="00D75A61" w:rsidRDefault="00D75A61" w:rsidP="004433AA">
      <w:pPr>
        <w:rPr>
          <w:b/>
          <w:color w:val="FF0000"/>
        </w:rPr>
      </w:pPr>
    </w:p>
    <w:p w14:paraId="554E572F" w14:textId="77777777" w:rsidR="00D75A61" w:rsidRDefault="00882A0E" w:rsidP="004433AA">
      <w:pPr>
        <w:rPr>
          <w:sz w:val="24"/>
        </w:rPr>
      </w:pPr>
      <w:r>
        <w:rPr>
          <w:sz w:val="24"/>
        </w:rPr>
        <w:br w:type="page"/>
      </w:r>
    </w:p>
    <w:p w14:paraId="39738A41" w14:textId="77777777"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cld() from the </w:t>
      </w:r>
      <w:r w:rsidR="00D50C50">
        <w:rPr>
          <w:rFonts w:hint="eastAsia"/>
          <w:sz w:val="24"/>
        </w:rPr>
        <w:t xml:space="preserve">R </w:t>
      </w:r>
      <w:r w:rsidRPr="00271F6F">
        <w:rPr>
          <w:sz w:val="24"/>
        </w:rPr>
        <w:t xml:space="preserve">“multcomp” package </w:t>
      </w:r>
      <w:r w:rsidR="00320A0B"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320A0B" w:rsidRPr="00271F6F">
        <w:rPr>
          <w:sz w:val="24"/>
        </w:rPr>
        <w:fldChar w:fldCharType="separate"/>
      </w:r>
      <w:r w:rsidRPr="00271F6F">
        <w:rPr>
          <w:noProof/>
          <w:sz w:val="24"/>
        </w:rPr>
        <w:t>(Hothorn et al. 2008)</w:t>
      </w:r>
      <w:r w:rsidR="00320A0B"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7865EB" w:rsidRPr="00DD4D76" w14:paraId="65CA3B69" w14:textId="77777777" w:rsidTr="00C12421">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08BB3D6" w14:textId="77777777"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14:paraId="2A7ED283"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14:paraId="5E5EC727"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750AFBA8"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416549BA" w14:textId="77777777" w:rsidR="00D75A61" w:rsidRDefault="007865EB" w:rsidP="004433AA">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14:paraId="4C976A52"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A5618FE" w14:textId="77777777"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14:paraId="740986B0"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14:paraId="2C80F38B"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14:paraId="6A0BDAA9"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14:paraId="63D063F4"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14:paraId="0A470F7D" w14:textId="77777777"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7D6AE18"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31E1B48C" w14:textId="77777777" w:rsidR="007865EB" w:rsidRPr="007865EB" w:rsidRDefault="007865EB" w:rsidP="004433AA">
            <w:pPr>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14:paraId="3AD832EE"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14:paraId="1326A6A9"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14:paraId="4CD45ED6"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14:paraId="5330CB79"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329D66C"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5713C6EC" w14:textId="77777777" w:rsidR="007865EB" w:rsidRPr="007865EB" w:rsidRDefault="007865EB" w:rsidP="004433AA">
            <w:pPr>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14:paraId="2CC335D6"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14:paraId="57F50E02"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14:paraId="6F275690" w14:textId="77777777" w:rsidR="00D75A61" w:rsidRDefault="002C2F27" w:rsidP="004433AA">
            <w:pP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14:paraId="1BFE8B87"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1FAAFDC" w14:textId="77777777"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14:paraId="593948A9" w14:textId="77777777" w:rsidR="007865EB" w:rsidRPr="00BC7E68" w:rsidRDefault="007865EB"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14:paraId="05A56F03"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14:paraId="36A083FB"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14:paraId="46F40F5F" w14:textId="77777777" w:rsidR="00D75A61" w:rsidRDefault="007865EB"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14:paraId="2AA9C068"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3B6F9F"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7635D55D" w14:textId="77777777" w:rsidR="007865EB" w:rsidRPr="00BC7E68" w:rsidRDefault="007865EB"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14:paraId="0A47503E"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14:paraId="6CDE0CF3"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14:paraId="1DA3A97C" w14:textId="77777777" w:rsidR="00D75A61" w:rsidRDefault="007865EB"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14:paraId="4A6D0141"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D471EC3" w14:textId="77777777"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14:paraId="3C73F588" w14:textId="77777777" w:rsidR="00FD6347" w:rsidRPr="00BC7E68"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14:paraId="479F4250"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14:paraId="43BFE415"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14:paraId="339DDE7C"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14:paraId="34B48D99"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2D5FC05" w14:textId="77777777"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14:paraId="76322ABF"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14:paraId="7D9EE6E8"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14:paraId="540D467E"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14:paraId="1C56457D"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14:paraId="4A2051AE" w14:textId="77777777" w:rsidTr="00C12421">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DA90179" w14:textId="77777777"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27AA3F19" w14:textId="77777777" w:rsidR="00FD6347" w:rsidRPr="000A1BEC" w:rsidRDefault="00FD6347" w:rsidP="004433AA">
            <w:pPr>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14:paraId="49436824"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14:paraId="39FF008D"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14:paraId="06C4E20A" w14:textId="77777777" w:rsidR="00D75A61" w:rsidRDefault="00FD6347" w:rsidP="004433AA">
            <w:pP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14:paraId="5B1F1967" w14:textId="77777777" w:rsidTr="00C12421">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4EA54F4" w14:textId="77777777"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14:paraId="3CC9FF30" w14:textId="77777777" w:rsidR="00FD6347" w:rsidRPr="000A1BEC" w:rsidRDefault="00FD6347" w:rsidP="004433AA">
            <w:pPr>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14:paraId="2C4FB984"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14:paraId="098CD812"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14:paraId="7B49D937" w14:textId="77777777" w:rsidR="00D75A61" w:rsidRDefault="00FD6347" w:rsidP="004433AA">
            <w:pP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14:paraId="531E5929" w14:textId="77777777" w:rsidR="00D75A61" w:rsidRDefault="00F824EC" w:rsidP="004433AA">
      <w:pPr>
        <w:rPr>
          <w:b/>
          <w:color w:val="FF0000"/>
        </w:rPr>
      </w:pPr>
      <w:r w:rsidRPr="0068273F">
        <w:rPr>
          <w:b/>
          <w:color w:val="FF0000"/>
        </w:rPr>
        <w:br w:type="page"/>
      </w:r>
    </w:p>
    <w:p w14:paraId="4E4F6471" w14:textId="77777777" w:rsidR="003D5077" w:rsidRPr="00DA624C" w:rsidRDefault="003D5077" w:rsidP="003D5077">
      <w:pPr>
        <w:jc w:val="center"/>
      </w:pPr>
      <w:r w:rsidRPr="00DA624C">
        <w:rPr>
          <w:noProof/>
        </w:rPr>
        <w:lastRenderedPageBreak/>
        <w:drawing>
          <wp:inline distT="0" distB="0" distL="0" distR="0" wp14:anchorId="1D4132D6" wp14:editId="69480266">
            <wp:extent cx="4897334" cy="5596878"/>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14:paraId="56CD2821" w14:textId="77777777" w:rsidR="003D5077" w:rsidRDefault="003D5077" w:rsidP="003D5077">
      <w:pPr>
        <w:rPr>
          <w:sz w:val="24"/>
        </w:rPr>
      </w:pPr>
      <w:r w:rsidRPr="00DA624C">
        <w:rPr>
          <w:rFonts w:hint="eastAsia"/>
          <w:sz w:val="24"/>
        </w:rPr>
        <w:t xml:space="preserve">Figure 1. The proportions (mean </w:t>
      </w:r>
      <w:r w:rsidRPr="00DA624C">
        <w:rPr>
          <w:sz w:val="24"/>
        </w:rPr>
        <w:t>±</w:t>
      </w:r>
      <w:r w:rsidRPr="00DA624C">
        <w:rPr>
          <w:rFonts w:hint="eastAsia"/>
          <w:sz w:val="24"/>
        </w:rPr>
        <w:t xml:space="preserve"> SE) of prey sources (rice herbivores, tourist herbivores, detritivores) consumed in predators</w:t>
      </w:r>
      <w:r w:rsidRPr="00DA624C">
        <w:rPr>
          <w:sz w:val="24"/>
        </w:rPr>
        <w:t>’</w:t>
      </w:r>
      <w:r w:rsidRPr="00DA624C">
        <w:rPr>
          <w:rFonts w:hint="eastAsia"/>
          <w:sz w:val="24"/>
        </w:rPr>
        <w:t xml:space="preserve"> diet in organic and conventional rice farms over crop stages. (a) All predators as a whole feeding guild; (b) spiders only; (c) ladybeetles only. The proportions are the posterior mean estimates from the Bayesian stable isoto</w:t>
      </w:r>
      <w:r>
        <w:rPr>
          <w:rFonts w:hint="eastAsia"/>
          <w:sz w:val="24"/>
        </w:rPr>
        <w:t>pe mixing models averaged over</w:t>
      </w:r>
      <w:r w:rsidRPr="00DA624C">
        <w:rPr>
          <w:rFonts w:hint="eastAsia"/>
          <w:sz w:val="24"/>
        </w:rPr>
        <w:t xml:space="preserve"> </w:t>
      </w:r>
      <w:r>
        <w:rPr>
          <w:rFonts w:hint="eastAsia"/>
          <w:sz w:val="24"/>
        </w:rPr>
        <w:t>all replicate farms and across</w:t>
      </w:r>
      <w:r w:rsidRPr="00DA624C">
        <w:rPr>
          <w:rFonts w:hint="eastAsia"/>
          <w:sz w:val="24"/>
        </w:rPr>
        <w:t xml:space="preserve"> three study years.</w:t>
      </w:r>
    </w:p>
    <w:p w14:paraId="1789551B" w14:textId="77777777" w:rsidR="003D5077" w:rsidRPr="00DA624C" w:rsidRDefault="003D5077" w:rsidP="003D5077">
      <w:pPr>
        <w:rPr>
          <w:sz w:val="24"/>
        </w:rPr>
      </w:pPr>
    </w:p>
    <w:p w14:paraId="0A929B7E" w14:textId="77777777" w:rsidR="003D5077" w:rsidRDefault="003D5077" w:rsidP="003D5077">
      <w:pPr>
        <w:jc w:val="center"/>
      </w:pPr>
      <w:r w:rsidRPr="00A62E42">
        <w:rPr>
          <w:noProof/>
        </w:rPr>
        <w:lastRenderedPageBreak/>
        <w:drawing>
          <wp:inline distT="0" distB="0" distL="0" distR="0" wp14:anchorId="0A90F36A" wp14:editId="75D6D7F6">
            <wp:extent cx="4447201" cy="5082516"/>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14:paraId="3563EA78" w14:textId="77777777" w:rsidR="003D5077" w:rsidRPr="00A62E42" w:rsidRDefault="003D5077" w:rsidP="003D5077">
      <w:pPr>
        <w:rPr>
          <w:sz w:val="24"/>
        </w:rPr>
      </w:pPr>
      <w:r>
        <w:rPr>
          <w:rFonts w:hint="eastAsia"/>
          <w:sz w:val="24"/>
        </w:rPr>
        <w:t>Figure 2. The proportion</w:t>
      </w:r>
      <w:r w:rsidRPr="00A62E42">
        <w:rPr>
          <w:rFonts w:hint="eastAsia"/>
          <w:sz w:val="24"/>
        </w:rPr>
        <w:t xml:space="preserve"> of rice herbivores consumed in predators</w:t>
      </w:r>
      <w:r w:rsidRPr="00A62E42">
        <w:rPr>
          <w:sz w:val="24"/>
        </w:rPr>
        <w:t>’</w:t>
      </w:r>
      <w:r w:rsidRPr="00A62E42">
        <w:rPr>
          <w:rFonts w:hint="eastAsia"/>
          <w:sz w:val="24"/>
        </w:rPr>
        <w:t xml:space="preserve"> diet in organic and conventional rice farms over crop stage</w:t>
      </w:r>
      <w:r>
        <w:rPr>
          <w:rFonts w:hint="eastAsia"/>
          <w:sz w:val="24"/>
        </w:rPr>
        <w:t>s</w:t>
      </w:r>
      <w:r w:rsidRPr="00A62E42">
        <w:rPr>
          <w:rFonts w:hint="eastAsia"/>
          <w:sz w:val="24"/>
        </w:rPr>
        <w:t xml:space="preserve"> </w:t>
      </w:r>
      <w:r>
        <w:rPr>
          <w:rFonts w:hint="eastAsia"/>
          <w:sz w:val="24"/>
        </w:rPr>
        <w:t>in the</w:t>
      </w:r>
      <w:r w:rsidRPr="00A62E42">
        <w:rPr>
          <w:rFonts w:hint="eastAsia"/>
          <w:sz w:val="24"/>
        </w:rPr>
        <w:t xml:space="preserve"> three study years. (a) All predators as a whole</w:t>
      </w:r>
      <w:r>
        <w:rPr>
          <w:rFonts w:hint="eastAsia"/>
          <w:sz w:val="24"/>
        </w:rPr>
        <w:t xml:space="preserve"> feeding</w:t>
      </w:r>
      <w:r w:rsidRPr="00A62E42">
        <w:rPr>
          <w:rFonts w:hint="eastAsia"/>
          <w:sz w:val="24"/>
        </w:rPr>
        <w:t xml:space="preserve"> guild; (b) spiders only; (c) ladybeetles only. The pro</w:t>
      </w:r>
      <w:r>
        <w:rPr>
          <w:rFonts w:hint="eastAsia"/>
          <w:sz w:val="24"/>
        </w:rPr>
        <w:t>portions are the posterior mean</w:t>
      </w:r>
      <w:r w:rsidRPr="00A62E42">
        <w:rPr>
          <w:rFonts w:hint="eastAsia"/>
          <w:sz w:val="24"/>
        </w:rPr>
        <w:t xml:space="preserve"> </w:t>
      </w:r>
      <w:r>
        <w:rPr>
          <w:rFonts w:hint="eastAsia"/>
          <w:sz w:val="24"/>
        </w:rPr>
        <w:t xml:space="preserve">estimates </w:t>
      </w:r>
      <w:r w:rsidRPr="00A62E42">
        <w:rPr>
          <w:rFonts w:hint="eastAsia"/>
          <w:sz w:val="24"/>
        </w:rPr>
        <w:t>from the Bayesian stable isotope mixing models.</w:t>
      </w:r>
    </w:p>
    <w:p w14:paraId="5526D230" w14:textId="77777777" w:rsidR="003D5077" w:rsidRPr="00DD4D76" w:rsidRDefault="003D5077" w:rsidP="003D5077">
      <w:pPr>
        <w:rPr>
          <w:b/>
          <w:color w:val="FF0000"/>
        </w:rPr>
      </w:pPr>
    </w:p>
    <w:p w14:paraId="4D5A580C" w14:textId="77777777" w:rsidR="003D5077" w:rsidRDefault="003D5077" w:rsidP="003D5077">
      <w:pPr>
        <w:rPr>
          <w:b/>
          <w:color w:val="FF0000"/>
        </w:rPr>
      </w:pPr>
    </w:p>
    <w:p w14:paraId="1DF0B1AF" w14:textId="77777777" w:rsidR="003D5077" w:rsidRDefault="003D5077" w:rsidP="003D5077">
      <w:pPr>
        <w:rPr>
          <w:b/>
          <w:color w:val="FF0000"/>
        </w:rPr>
      </w:pPr>
    </w:p>
    <w:p w14:paraId="35DD3A93" w14:textId="77777777" w:rsidR="003D5077" w:rsidRDefault="003D5077" w:rsidP="003D5077">
      <w:pPr>
        <w:rPr>
          <w:b/>
          <w:color w:val="FF0000"/>
        </w:rPr>
      </w:pPr>
    </w:p>
    <w:p w14:paraId="031CF57E" w14:textId="77777777" w:rsidR="003D5077" w:rsidRDefault="003D5077" w:rsidP="003D5077">
      <w:pPr>
        <w:jc w:val="center"/>
        <w:rPr>
          <w:color w:val="FF0000"/>
          <w:sz w:val="24"/>
        </w:rPr>
      </w:pPr>
      <w:r>
        <w:rPr>
          <w:rFonts w:hint="eastAsia"/>
          <w:noProof/>
          <w:color w:val="FF0000"/>
          <w:sz w:val="24"/>
        </w:rPr>
        <w:lastRenderedPageBreak/>
        <w:drawing>
          <wp:inline distT="0" distB="0" distL="0" distR="0" wp14:anchorId="4E27E9E2" wp14:editId="6C446422">
            <wp:extent cx="4849367" cy="5542059"/>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14:paraId="09029F52" w14:textId="77777777" w:rsidR="003D5077" w:rsidRDefault="003D5077" w:rsidP="003D5077">
      <w:pPr>
        <w:rPr>
          <w:b/>
          <w:color w:val="FF0000"/>
        </w:rPr>
      </w:pPr>
      <w:r w:rsidRPr="005325F6">
        <w:rPr>
          <w:rFonts w:hint="eastAsia"/>
          <w:sz w:val="24"/>
        </w:rPr>
        <w:t xml:space="preserve">Figure 3. The relative abundances of prey sources in organic and conventional rice farms over crop stages in the three study years. The relative abundances were determined from </w:t>
      </w:r>
      <w:r>
        <w:rPr>
          <w:rFonts w:hint="eastAsia"/>
          <w:sz w:val="24"/>
        </w:rPr>
        <w:t>the sweep-net samples pooled across the replicate farms.</w:t>
      </w:r>
      <w:r w:rsidRPr="005325F6">
        <w:rPr>
          <w:rFonts w:hint="eastAsia"/>
          <w:sz w:val="24"/>
        </w:rPr>
        <w:t xml:space="preserve"> </w:t>
      </w:r>
      <w:r w:rsidRPr="005325F6">
        <w:rPr>
          <w:sz w:val="24"/>
        </w:rPr>
        <w:t xml:space="preserve"> </w:t>
      </w:r>
    </w:p>
    <w:p w14:paraId="44A6B747" w14:textId="77777777" w:rsidR="003D5077" w:rsidRDefault="003D5077">
      <w:pPr>
        <w:rPr>
          <w:rFonts w:cs="Arial"/>
          <w:b/>
          <w:szCs w:val="28"/>
        </w:rPr>
      </w:pPr>
      <w:r>
        <w:rPr>
          <w:rFonts w:cs="Arial"/>
          <w:b/>
          <w:szCs w:val="28"/>
        </w:rPr>
        <w:br w:type="page"/>
      </w:r>
    </w:p>
    <w:p w14:paraId="4AD1E8E3" w14:textId="77777777" w:rsidR="00D75A61" w:rsidRDefault="00D42777" w:rsidP="008B6FEB">
      <w:pPr>
        <w:rPr>
          <w:rFonts w:cs="Arial"/>
          <w:b/>
          <w:szCs w:val="28"/>
        </w:rPr>
      </w:pPr>
      <w:r w:rsidRPr="00EB6F5F">
        <w:rPr>
          <w:rFonts w:cs="Arial"/>
          <w:b/>
          <w:szCs w:val="28"/>
        </w:rPr>
        <w:lastRenderedPageBreak/>
        <w:t>Discussion</w:t>
      </w:r>
    </w:p>
    <w:p w14:paraId="71E02FAB" w14:textId="77777777" w:rsidR="00560725" w:rsidRDefault="00E31E2D" w:rsidP="008B6FEB">
      <w:pPr>
        <w:rPr>
          <w:rFonts w:cs="Arial"/>
          <w:szCs w:val="28"/>
        </w:rPr>
      </w:pPr>
      <w:r>
        <w:rPr>
          <w:rFonts w:cs="Arial" w:hint="eastAsia"/>
          <w:szCs w:val="28"/>
        </w:rPr>
        <w:tab/>
      </w:r>
      <w:r w:rsidR="00EB6F5F" w:rsidRPr="0009699C">
        <w:rPr>
          <w:rFonts w:cs="Arial"/>
          <w:szCs w:val="28"/>
        </w:rPr>
        <w:t>To</w:t>
      </w:r>
      <w:r w:rsidR="00BE481C">
        <w:rPr>
          <w:rFonts w:cs="Arial"/>
          <w:szCs w:val="28"/>
        </w:rPr>
        <w:t xml:space="preserve"> echo the global demand for environmentally friendly practices in agriculture, we</w:t>
      </w:r>
      <w:r w:rsidR="00EB6F5F" w:rsidRPr="0009699C">
        <w:rPr>
          <w:rFonts w:cs="Arial"/>
          <w:szCs w:val="28"/>
        </w:rPr>
        <w:t xml:space="preserve"> </w:t>
      </w:r>
      <w:r w:rsidR="004F2F24" w:rsidRPr="0009699C">
        <w:rPr>
          <w:rFonts w:cs="Arial" w:hint="eastAsia"/>
          <w:szCs w:val="28"/>
        </w:rPr>
        <w:t>investigate</w:t>
      </w:r>
      <w:r w:rsidR="00BE481C">
        <w:rPr>
          <w:rFonts w:cs="Arial"/>
          <w:szCs w:val="28"/>
        </w:rPr>
        <w:t>d</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biocontrol agents</w:t>
      </w:r>
      <w:r w:rsidR="00EB6F5F" w:rsidRPr="0009699C">
        <w:rPr>
          <w:rFonts w:cs="Arial"/>
          <w:szCs w:val="28"/>
        </w:rPr>
        <w:t xml:space="preserve"> in agro-ecosystems</w:t>
      </w:r>
      <w:r w:rsidR="00BE481C">
        <w:rPr>
          <w:rFonts w:cs="Arial"/>
          <w:szCs w:val="28"/>
        </w:rPr>
        <w:t>.</w:t>
      </w:r>
      <w:r w:rsidR="00EB6F5F" w:rsidRPr="0009699C">
        <w:rPr>
          <w:rFonts w:cs="Arial"/>
          <w:szCs w:val="28"/>
        </w:rPr>
        <w:t xml:space="preserve"> </w:t>
      </w:r>
      <w:r w:rsidR="00B16FB2">
        <w:rPr>
          <w:rFonts w:cs="Arial"/>
          <w:szCs w:val="28"/>
        </w:rPr>
        <w:t xml:space="preserve">Specifically, </w:t>
      </w:r>
      <w:r w:rsidR="00EB6F5F" w:rsidRPr="0009699C">
        <w:rPr>
          <w:rFonts w:cs="Arial"/>
          <w:szCs w:val="28"/>
        </w:rPr>
        <w:t xml:space="preserve">we </w:t>
      </w:r>
      <w:r w:rsidR="00B16FB2">
        <w:rPr>
          <w:rFonts w:cs="Arial"/>
          <w:szCs w:val="28"/>
        </w:rPr>
        <w:t xml:space="preserve">used stable isotopes to </w:t>
      </w:r>
      <w:r w:rsidR="00B16FB2" w:rsidRPr="0009699C">
        <w:rPr>
          <w:rFonts w:cs="Arial"/>
          <w:szCs w:val="28"/>
        </w:rPr>
        <w:t>examine the diet composition</w:t>
      </w:r>
      <w:r w:rsidR="00B16FB2" w:rsidRPr="0009699C">
        <w:rPr>
          <w:rFonts w:cs="Arial" w:hint="eastAsia"/>
          <w:szCs w:val="28"/>
        </w:rPr>
        <w:t>s</w:t>
      </w:r>
      <w:r w:rsidR="00B16FB2" w:rsidRPr="0009699C">
        <w:rPr>
          <w:rFonts w:cs="Arial"/>
          <w:szCs w:val="28"/>
        </w:rPr>
        <w:t xml:space="preserve"> of</w:t>
      </w:r>
      <w:r w:rsidR="00B16FB2" w:rsidRPr="0009699C">
        <w:rPr>
          <w:rFonts w:cs="Arial" w:hint="eastAsia"/>
          <w:szCs w:val="28"/>
        </w:rPr>
        <w:t xml:space="preserve"> </w:t>
      </w:r>
      <w:r w:rsidR="00B16FB2" w:rsidRPr="0009699C">
        <w:rPr>
          <w:rFonts w:cs="Arial"/>
          <w:szCs w:val="28"/>
        </w:rPr>
        <w:t>predators</w:t>
      </w:r>
      <w:r w:rsidR="00B16FB2">
        <w:rPr>
          <w:rFonts w:cs="Arial"/>
          <w:szCs w:val="28"/>
        </w:rPr>
        <w:t xml:space="preserve"> </w:t>
      </w:r>
      <w:r w:rsidR="00B16FB2" w:rsidRPr="0009699C">
        <w:rPr>
          <w:rFonts w:cs="Arial"/>
          <w:szCs w:val="28"/>
        </w:rPr>
        <w:t>in organic and conventional rice</w:t>
      </w:r>
      <w:r w:rsidR="00B16FB2" w:rsidRPr="0009699C">
        <w:rPr>
          <w:rFonts w:cs="Arial" w:hint="eastAsia"/>
          <w:szCs w:val="28"/>
        </w:rPr>
        <w:t xml:space="preserve"> farms</w:t>
      </w:r>
      <w:r w:rsidR="00B16FB2" w:rsidRPr="0009699C">
        <w:rPr>
          <w:rFonts w:cs="Arial"/>
          <w:szCs w:val="28"/>
        </w:rPr>
        <w:t xml:space="preserve"> </w:t>
      </w:r>
      <w:r w:rsidR="00B16FB2">
        <w:rPr>
          <w:rFonts w:cs="Arial"/>
          <w:szCs w:val="28"/>
        </w:rPr>
        <w:t>during the</w:t>
      </w:r>
      <w:r w:rsidR="00B16FB2" w:rsidRPr="0009699C">
        <w:rPr>
          <w:rFonts w:cs="Arial"/>
          <w:szCs w:val="28"/>
        </w:rPr>
        <w:t xml:space="preserve"> crop season</w:t>
      </w:r>
      <w:r w:rsidR="00B16FB2" w:rsidRPr="0009699C">
        <w:rPr>
          <w:rFonts w:cs="Arial" w:hint="eastAsia"/>
          <w:szCs w:val="28"/>
        </w:rPr>
        <w:t xml:space="preserve"> in three consecutive years</w:t>
      </w:r>
      <w:r w:rsidR="0009699C" w:rsidRPr="0009699C">
        <w:rPr>
          <w:rFonts w:cs="Arial" w:hint="eastAsia"/>
          <w:szCs w:val="28"/>
        </w:rPr>
        <w:t>.</w:t>
      </w:r>
      <w:r w:rsidR="00032BA5">
        <w:rPr>
          <w:rFonts w:cs="Arial" w:hint="eastAsia"/>
          <w:szCs w:val="28"/>
        </w:rPr>
        <w:t xml:space="preserve"> </w:t>
      </w:r>
      <w:r w:rsidR="000B5D14" w:rsidRPr="00635EEA">
        <w:rPr>
          <w:rFonts w:cs="Arial" w:hint="eastAsia"/>
          <w:szCs w:val="28"/>
        </w:rPr>
        <w:t>Our</w:t>
      </w:r>
      <w:r w:rsidR="00711C57">
        <w:rPr>
          <w:rFonts w:cs="Arial"/>
          <w:szCs w:val="28"/>
        </w:rPr>
        <w:t xml:space="preserve"> main</w:t>
      </w:r>
      <w:r w:rsidR="000B5D14" w:rsidRPr="00635EEA">
        <w:rPr>
          <w:rFonts w:cs="Arial" w:hint="eastAsia"/>
          <w:szCs w:val="28"/>
        </w:rPr>
        <w:t xml:space="preserve"> </w:t>
      </w:r>
      <w:r w:rsidR="000B5D14" w:rsidRPr="00635EEA">
        <w:rPr>
          <w:rFonts w:cs="Arial"/>
          <w:szCs w:val="28"/>
        </w:rPr>
        <w:t>results</w:t>
      </w:r>
      <w:r w:rsidR="000B5D14" w:rsidRPr="00635EEA">
        <w:rPr>
          <w:rFonts w:cs="Arial" w:hint="eastAsia"/>
          <w:szCs w:val="28"/>
        </w:rPr>
        <w:t xml:space="preserve"> </w:t>
      </w:r>
      <w:r w:rsidR="00711C57">
        <w:rPr>
          <w:rFonts w:cs="Arial"/>
          <w:szCs w:val="28"/>
        </w:rPr>
        <w:t>include the following: 1)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w:t>
      </w:r>
      <w:r w:rsidR="000B5D14" w:rsidRPr="00635EEA">
        <w:rPr>
          <w:rFonts w:cs="Arial" w:hint="eastAsia"/>
          <w:szCs w:val="28"/>
        </w:rPr>
        <w:t xml:space="preserve"> </w:t>
      </w:r>
      <w:r w:rsidR="004D5A29" w:rsidRPr="00635EEA">
        <w:rPr>
          <w:rFonts w:cs="Arial" w:hint="eastAsia"/>
          <w:szCs w:val="28"/>
        </w:rPr>
        <w:t xml:space="preserve">consumption on rice herbivores increased </w:t>
      </w:r>
      <w:r w:rsidR="000B5D14" w:rsidRPr="00635EEA">
        <w:rPr>
          <w:rFonts w:cs="Arial" w:hint="eastAsia"/>
          <w:szCs w:val="28"/>
        </w:rPr>
        <w:t xml:space="preserve">in both </w:t>
      </w:r>
      <w:r w:rsidR="000B5D14" w:rsidRPr="00635EEA">
        <w:rPr>
          <w:rFonts w:cs="Arial"/>
          <w:szCs w:val="28"/>
        </w:rPr>
        <w:t>organic and conventional farms</w:t>
      </w:r>
      <w:r w:rsidR="004F2F24" w:rsidRPr="00635EEA">
        <w:rPr>
          <w:rFonts w:cs="Arial" w:hint="eastAsia"/>
          <w:szCs w:val="28"/>
        </w:rPr>
        <w:t xml:space="preserve"> </w:t>
      </w:r>
      <w:r w:rsidR="000B5D14" w:rsidRPr="00635EEA">
        <w:rPr>
          <w:rFonts w:cs="Arial" w:hint="eastAsia"/>
          <w:szCs w:val="28"/>
        </w:rPr>
        <w:t xml:space="preserve">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tillering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w:t>
      </w:r>
      <w:r w:rsidR="008E340A">
        <w:rPr>
          <w:rFonts w:cs="Arial"/>
          <w:szCs w:val="28"/>
        </w:rPr>
        <w:t>e high percentage at the ripening stage</w:t>
      </w:r>
      <w:r w:rsidRPr="009B2EF0">
        <w:rPr>
          <w:rFonts w:cs="Arial" w:hint="eastAsia"/>
          <w:szCs w:val="28"/>
        </w:rPr>
        <w:t xml:space="preserve">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could </w:t>
      </w:r>
      <w:r w:rsidR="008E340A">
        <w:rPr>
          <w:rFonts w:cs="Arial"/>
          <w:szCs w:val="28"/>
        </w:rPr>
        <w:t xml:space="preserve">function as </w:t>
      </w:r>
      <w:r w:rsidRPr="009B2EF0">
        <w:rPr>
          <w:rFonts w:cs="Arial"/>
          <w:szCs w:val="28"/>
        </w:rPr>
        <w:t>specialist</w:t>
      </w:r>
      <w:r w:rsidRPr="009B2EF0">
        <w:rPr>
          <w:rFonts w:cs="Arial" w:hint="eastAsia"/>
          <w:szCs w:val="28"/>
        </w:rPr>
        <w:t xml:space="preserve">s </w:t>
      </w:r>
      <w:r w:rsidR="008E340A">
        <w:rPr>
          <w:rFonts w:cs="Arial"/>
          <w:szCs w:val="28"/>
        </w:rPr>
        <w:t xml:space="preserve">in pest management </w:t>
      </w:r>
      <w:r w:rsidR="00B61DFB">
        <w:rPr>
          <w:rFonts w:cs="Arial"/>
          <w:szCs w:val="28"/>
        </w:rPr>
        <w:t>when things matter</w:t>
      </w:r>
      <w:r w:rsidR="009676E0">
        <w:rPr>
          <w:rFonts w:cs="Arial" w:hint="eastAsia"/>
          <w:szCs w:val="28"/>
        </w:rPr>
        <w:t xml:space="preserve"> </w:t>
      </w:r>
      <w:r w:rsidR="008E340A">
        <w:rPr>
          <w:rFonts w:cs="Arial"/>
          <w:szCs w:val="28"/>
        </w:rPr>
        <w:t>(</w:t>
      </w:r>
      <w:r w:rsidR="009676E0">
        <w:rPr>
          <w:rFonts w:cs="Arial" w:hint="eastAsia"/>
          <w:szCs w:val="28"/>
        </w:rPr>
        <w:t>late crop stages</w:t>
      </w:r>
      <w:r w:rsidR="008E340A">
        <w:rPr>
          <w:rFonts w:cs="Arial"/>
          <w:szCs w:val="28"/>
        </w:rPr>
        <w:t>)</w:t>
      </w:r>
      <w:r w:rsidR="009B2EF0" w:rsidRPr="009B2EF0">
        <w:rPr>
          <w:rFonts w:cs="Arial" w:hint="eastAsia"/>
          <w:szCs w:val="28"/>
        </w:rPr>
        <w:t>.</w:t>
      </w:r>
      <w:r w:rsidR="00B61DFB">
        <w:rPr>
          <w:rFonts w:cs="Arial" w:hint="eastAsia"/>
          <w:szCs w:val="28"/>
        </w:rPr>
        <w:t xml:space="preserve"> </w:t>
      </w:r>
      <w:r w:rsidR="00203CA3">
        <w:rPr>
          <w:rFonts w:cs="Arial" w:hint="eastAsia"/>
          <w:szCs w:val="28"/>
        </w:rPr>
        <w:t>I</w:t>
      </w:r>
      <w:r w:rsidR="00D05276" w:rsidRPr="009B2EF0">
        <w:rPr>
          <w:rFonts w:cs="Arial"/>
          <w:szCs w:val="28"/>
        </w:rPr>
        <w:t xml:space="preserve">nterestingly, </w:t>
      </w:r>
      <w:r w:rsidR="00D21867" w:rsidRPr="00635EEA">
        <w:rPr>
          <w:rFonts w:cs="Arial" w:hint="eastAsia"/>
          <w:szCs w:val="28"/>
        </w:rPr>
        <w:t>rice herbivore consumption</w:t>
      </w:r>
      <w:r w:rsidR="00D21867">
        <w:rPr>
          <w:rFonts w:cs="Arial"/>
          <w:szCs w:val="28"/>
        </w:rPr>
        <w:t xml:space="preserve"> by spiders </w:t>
      </w:r>
      <w:r w:rsidR="00D05276" w:rsidRPr="00635EEA">
        <w:rPr>
          <w:rFonts w:cs="Arial" w:hint="eastAsia"/>
          <w:szCs w:val="28"/>
        </w:rPr>
        <w:t>increas</w:t>
      </w:r>
      <w:r w:rsidR="00D05276" w:rsidRPr="00635EEA">
        <w:rPr>
          <w:rFonts w:cs="Arial"/>
          <w:szCs w:val="28"/>
        </w:rPr>
        <w:t>ed</w:t>
      </w:r>
      <w:r w:rsidR="00D05276" w:rsidRPr="00635EEA">
        <w:rPr>
          <w:rFonts w:cs="Arial" w:hint="eastAsia"/>
          <w:szCs w:val="28"/>
        </w:rPr>
        <w:t xml:space="preserve"> </w:t>
      </w:r>
      <w:r w:rsidR="00D21867" w:rsidRPr="00635EEA">
        <w:rPr>
          <w:rFonts w:cs="Arial" w:hint="eastAsia"/>
          <w:szCs w:val="28"/>
        </w:rPr>
        <w:t xml:space="preserve">gradual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w:t>
      </w:r>
      <w:r w:rsidR="00D21867">
        <w:rPr>
          <w:rFonts w:cs="Arial"/>
          <w:szCs w:val="28"/>
        </w:rPr>
        <w:t xml:space="preserve">the consumption by </w:t>
      </w:r>
      <w:r w:rsidR="00D05276" w:rsidRPr="00635EEA">
        <w:rPr>
          <w:rFonts w:cs="Arial" w:hint="eastAsia"/>
          <w:szCs w:val="28"/>
        </w:rPr>
        <w:t>ladybeetles remained stable throughout the season (Fig. 2c).</w:t>
      </w:r>
      <w:r w:rsidR="00230B1F" w:rsidRPr="00635EEA">
        <w:rPr>
          <w:rFonts w:cs="Arial" w:hint="eastAsia"/>
          <w:szCs w:val="28"/>
        </w:rPr>
        <w:t xml:space="preserve"> </w:t>
      </w:r>
      <w:r w:rsidR="001C2CD1" w:rsidRPr="004D5A29">
        <w:rPr>
          <w:rFonts w:cs="Arial"/>
          <w:szCs w:val="28"/>
        </w:rPr>
        <w:t>2) Our results revealed similar</w:t>
      </w:r>
      <w:r w:rsidR="00853C9A" w:rsidRPr="00635EEA">
        <w:rPr>
          <w:rFonts w:cs="Arial" w:hint="eastAsia"/>
          <w:szCs w:val="28"/>
        </w:rPr>
        <w:t xml:space="preserve">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 xml:space="preserve">suggesting </w:t>
      </w:r>
      <w:r w:rsidR="004D5A29">
        <w:rPr>
          <w:rFonts w:cs="Arial"/>
          <w:szCs w:val="28"/>
        </w:rPr>
        <w:t xml:space="preserve">a </w:t>
      </w:r>
      <w:r w:rsidR="004F2F24" w:rsidRPr="00635EEA">
        <w:rPr>
          <w:rFonts w:cs="Arial"/>
          <w:szCs w:val="28"/>
        </w:rPr>
        <w:t>consistency in their feeding</w:t>
      </w:r>
      <w:r w:rsidR="004F2F24" w:rsidRPr="00635EEA">
        <w:rPr>
          <w:rFonts w:cs="Arial" w:hint="eastAsia"/>
          <w:szCs w:val="28"/>
        </w:rPr>
        <w:t xml:space="preserve"> habits</w:t>
      </w:r>
      <w:r w:rsidR="004D5A29">
        <w:rPr>
          <w:rFonts w:cs="Arial"/>
          <w:szCs w:val="28"/>
        </w:rPr>
        <w:t xml:space="preserve"> and</w:t>
      </w:r>
      <w:r w:rsidR="00BE481C">
        <w:rPr>
          <w:rFonts w:cs="Arial"/>
          <w:szCs w:val="28"/>
        </w:rPr>
        <w:t xml:space="preserve"> biocontrol</w:t>
      </w:r>
      <w:r w:rsidR="004D5A29">
        <w:rPr>
          <w:rFonts w:cs="Arial"/>
          <w:szCs w:val="28"/>
        </w:rPr>
        <w:t xml:space="preserve"> value</w:t>
      </w:r>
      <w:r w:rsidR="004F2F24" w:rsidRPr="00635EEA">
        <w:rPr>
          <w:rFonts w:cs="Arial" w:hint="eastAsia"/>
          <w:szCs w:val="28"/>
        </w:rPr>
        <w:t xml:space="preserve"> (Fig. 2</w:t>
      </w:r>
      <w:r w:rsidR="00614D11" w:rsidRPr="00635EEA">
        <w:rPr>
          <w:rFonts w:cs="Arial" w:hint="eastAsia"/>
          <w:szCs w:val="28"/>
        </w:rPr>
        <w:t xml:space="preserve">; </w:t>
      </w:r>
      <w:r w:rsidR="004F2F24" w:rsidRPr="0041717B">
        <w:rPr>
          <w:rFonts w:cs="Arial" w:hint="eastAsia"/>
          <w:szCs w:val="28"/>
        </w:rPr>
        <w:t xml:space="preserve">Table 1). </w:t>
      </w:r>
      <w:r w:rsidR="008E340A">
        <w:rPr>
          <w:rFonts w:cs="Arial"/>
          <w:szCs w:val="28"/>
        </w:rPr>
        <w:t xml:space="preserve">3) </w:t>
      </w:r>
      <w:r w:rsidR="00061C59" w:rsidRPr="0041717B">
        <w:rPr>
          <w:rFonts w:cs="Arial" w:hint="eastAsia"/>
          <w:szCs w:val="28"/>
        </w:rPr>
        <w:t xml:space="preserve">The proportion of rice </w:t>
      </w:r>
      <w:r w:rsidR="007E2E11">
        <w:rPr>
          <w:rFonts w:cs="Arial"/>
          <w:szCs w:val="28"/>
        </w:rPr>
        <w:t>herbivore</w:t>
      </w:r>
      <w:r w:rsidR="00061C59" w:rsidRPr="0041717B">
        <w:rPr>
          <w:rFonts w:cs="Arial" w:hint="eastAsia"/>
          <w:szCs w:val="28"/>
        </w:rPr>
        <w:t>s consumed in predators</w:t>
      </w:r>
      <w:r w:rsidR="00061C59" w:rsidRPr="0041717B">
        <w:rPr>
          <w:rFonts w:cs="Arial"/>
          <w:szCs w:val="28"/>
        </w:rPr>
        <w:t>’</w:t>
      </w:r>
      <w:r w:rsidR="00061C59" w:rsidRPr="0041717B">
        <w:rPr>
          <w:rFonts w:cs="Arial" w:hint="eastAsia"/>
          <w:szCs w:val="28"/>
        </w:rPr>
        <w:t xml:space="preserve"> diet </w:t>
      </w:r>
      <w:r w:rsidR="007E2E11">
        <w:rPr>
          <w:rFonts w:cs="Arial"/>
          <w:szCs w:val="28"/>
        </w:rPr>
        <w:t>varied with</w:t>
      </w:r>
      <w:r w:rsidR="00D05869" w:rsidRPr="0041717B">
        <w:rPr>
          <w:rFonts w:cs="Arial" w:hint="eastAsia"/>
          <w:szCs w:val="28"/>
        </w:rPr>
        <w:t xml:space="preserve"> farm</w:t>
      </w:r>
      <w:r w:rsidR="0041717B" w:rsidRPr="0041717B">
        <w:rPr>
          <w:rFonts w:cs="Arial" w:hint="eastAsia"/>
          <w:szCs w:val="28"/>
        </w:rPr>
        <w:t xml:space="preserve"> types</w:t>
      </w:r>
      <w:r w:rsidR="00D05869" w:rsidRPr="0041717B">
        <w:rPr>
          <w:rFonts w:cs="Arial" w:hint="eastAsia"/>
          <w:szCs w:val="28"/>
        </w:rPr>
        <w:t xml:space="preserve"> </w:t>
      </w:r>
      <w:r w:rsidR="007E2E11">
        <w:rPr>
          <w:rFonts w:cs="Arial"/>
          <w:szCs w:val="28"/>
        </w:rPr>
        <w:t xml:space="preserve">and </w:t>
      </w:r>
      <w:r w:rsidR="00D05869" w:rsidRPr="0041717B">
        <w:rPr>
          <w:rFonts w:cs="Arial" w:hint="eastAsia"/>
          <w:szCs w:val="28"/>
        </w:rPr>
        <w:t>crop stages</w:t>
      </w:r>
      <w:r w:rsidR="009072A6">
        <w:rPr>
          <w:rFonts w:cs="Arial"/>
          <w:szCs w:val="28"/>
        </w:rPr>
        <w:t xml:space="preserve"> (e.g., higher in conventional farms and flowering/ripening stages)</w:t>
      </w:r>
      <w:r w:rsidR="00D05869" w:rsidRPr="0041717B">
        <w:rPr>
          <w:rFonts w:cs="Arial" w:hint="eastAsia"/>
          <w:szCs w:val="28"/>
        </w:rPr>
        <w:t xml:space="preserve">. However, </w:t>
      </w:r>
      <w:r w:rsidR="00061C59" w:rsidRPr="0041717B">
        <w:rPr>
          <w:rFonts w:cs="Arial" w:hint="eastAsia"/>
          <w:szCs w:val="28"/>
        </w:rPr>
        <w:t xml:space="preserve">contrary to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w:t>
      </w:r>
      <w:r w:rsidR="007E2E11">
        <w:rPr>
          <w:rFonts w:cs="Arial"/>
          <w:szCs w:val="28"/>
        </w:rPr>
        <w:t xml:space="preserve">surrounding landscape (e.g., </w:t>
      </w:r>
      <w:r w:rsidR="00D05869" w:rsidRPr="0041717B">
        <w:rPr>
          <w:rFonts w:cs="Arial" w:hint="eastAsia"/>
          <w:szCs w:val="28"/>
        </w:rPr>
        <w:t>percent forest cover</w:t>
      </w:r>
      <w:r w:rsidR="00061C59" w:rsidRPr="0041717B">
        <w:rPr>
          <w:rFonts w:cs="Arial" w:hint="eastAsia"/>
          <w:szCs w:val="28"/>
        </w:rPr>
        <w:t xml:space="preserve">) </w:t>
      </w:r>
      <w:r w:rsidR="009072A6">
        <w:rPr>
          <w:rFonts w:cs="Arial"/>
          <w:szCs w:val="28"/>
        </w:rPr>
        <w:t xml:space="preserve">and </w:t>
      </w:r>
      <w:r w:rsidR="00061C59" w:rsidRPr="0041717B">
        <w:rPr>
          <w:rFonts w:cs="Arial" w:hint="eastAsia"/>
          <w:szCs w:val="28"/>
        </w:rPr>
        <w:t xml:space="preserve">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w:t>
      </w:r>
      <w:commentRangeStart w:id="0"/>
      <w:r w:rsidR="00EB6F5F" w:rsidRPr="003903B4">
        <w:rPr>
          <w:rFonts w:cs="Arial"/>
          <w:szCs w:val="28"/>
        </w:rPr>
        <w:t xml:space="preserve">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commentRangeEnd w:id="0"/>
      <w:r w:rsidR="00D63B2F">
        <w:rPr>
          <w:rStyle w:val="aa"/>
        </w:rPr>
        <w:commentReference w:id="0"/>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lastRenderedPageBreak/>
        <w:t xml:space="preserve">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14:paraId="40919FD8" w14:textId="77777777" w:rsidR="00AF797D" w:rsidRDefault="00AF797D">
      <w:pPr>
        <w:rPr>
          <w:rFonts w:cs="Arial"/>
          <w:szCs w:val="28"/>
        </w:rPr>
      </w:pPr>
    </w:p>
    <w:p w14:paraId="2DADEA86" w14:textId="57CD0EFA" w:rsidR="008575B3" w:rsidRPr="008575B3" w:rsidDel="005E43BA" w:rsidRDefault="005E43BA" w:rsidP="00CC0C44">
      <w:pPr>
        <w:jc w:val="center"/>
        <w:rPr>
          <w:del w:id="1" w:author="CK NTU" w:date="2021-10-14T15:58:00Z"/>
          <w:rFonts w:cs="Arial"/>
          <w:i/>
          <w:szCs w:val="28"/>
        </w:rPr>
      </w:pPr>
      <w:ins w:id="2" w:author="CK NTU" w:date="2021-10-14T15:58:00Z">
        <w:r w:rsidRPr="008575B3" w:rsidDel="005E43BA">
          <w:rPr>
            <w:rFonts w:cs="Arial" w:hint="eastAsia"/>
            <w:i/>
            <w:szCs w:val="28"/>
          </w:rPr>
          <w:t xml:space="preserve"> </w:t>
        </w:r>
      </w:ins>
      <w:del w:id="3" w:author="CK NTU" w:date="2021-10-14T15:58:00Z">
        <w:r w:rsidR="008575B3" w:rsidRPr="008575B3" w:rsidDel="005E43BA">
          <w:rPr>
            <w:rFonts w:cs="Arial" w:hint="eastAsia"/>
            <w:i/>
            <w:szCs w:val="28"/>
          </w:rPr>
          <w:delText>Patterns of diet compositions of</w:delText>
        </w:r>
        <w:r w:rsidR="008575B3" w:rsidRPr="008575B3" w:rsidDel="005E43BA">
          <w:rPr>
            <w:rFonts w:cs="Arial"/>
            <w:i/>
            <w:szCs w:val="28"/>
          </w:rPr>
          <w:delText xml:space="preserve"> generalist arthropod predators</w:delText>
        </w:r>
      </w:del>
    </w:p>
    <w:p w14:paraId="040AF458" w14:textId="5E6C25F0" w:rsidR="009560A6" w:rsidDel="005E43BA" w:rsidRDefault="009560A6" w:rsidP="00CC0C44">
      <w:pPr>
        <w:ind w:firstLine="720"/>
        <w:rPr>
          <w:del w:id="4" w:author="CK NTU" w:date="2021-10-14T15:58:00Z"/>
          <w:rFonts w:cs="Arial"/>
          <w:color w:val="0070C0"/>
          <w:szCs w:val="28"/>
        </w:rPr>
      </w:pPr>
      <w:del w:id="5" w:author="CK NTU" w:date="2021-10-14T15:58:00Z">
        <w:r w:rsidRPr="00D62C58" w:rsidDel="005E43BA">
          <w:rPr>
            <w:rFonts w:cs="Arial"/>
            <w:color w:val="0070C0"/>
            <w:szCs w:val="28"/>
          </w:rPr>
          <w:delText>[Quantify and consistency]</w:delText>
        </w:r>
      </w:del>
    </w:p>
    <w:p w14:paraId="50387AC2" w14:textId="4BA44582" w:rsidR="00897BC2" w:rsidRPr="00897BC2" w:rsidRDefault="00897BC2" w:rsidP="00CC0C44">
      <w:pPr>
        <w:ind w:firstLine="720"/>
        <w:rPr>
          <w:rFonts w:cs="Arial"/>
          <w:i/>
          <w:color w:val="0070C0"/>
          <w:szCs w:val="28"/>
        </w:rPr>
      </w:pPr>
      <w:r w:rsidRPr="00897BC2">
        <w:rPr>
          <w:rFonts w:cs="Arial"/>
          <w:i/>
          <w:color w:val="0070C0"/>
          <w:szCs w:val="28"/>
        </w:rPr>
        <w:t>Generalists function as specialist</w:t>
      </w:r>
      <w:r>
        <w:rPr>
          <w:rFonts w:cs="Arial"/>
          <w:i/>
          <w:color w:val="0070C0"/>
          <w:szCs w:val="28"/>
        </w:rPr>
        <w:t>s</w:t>
      </w:r>
      <w:r w:rsidRPr="00897BC2">
        <w:rPr>
          <w:rFonts w:cs="Arial"/>
          <w:i/>
          <w:color w:val="0070C0"/>
          <w:szCs w:val="28"/>
        </w:rPr>
        <w:t xml:space="preserve"> in late crop stages</w:t>
      </w:r>
      <w:r w:rsidR="005E43BA">
        <w:rPr>
          <w:rFonts w:cs="Arial"/>
          <w:i/>
          <w:color w:val="0070C0"/>
          <w:szCs w:val="28"/>
        </w:rPr>
        <w:t xml:space="preserve"> (or when things matter)</w:t>
      </w:r>
    </w:p>
    <w:p w14:paraId="1C61753F" w14:textId="5422FA76" w:rsidR="00D63B2F" w:rsidRDefault="002B4052" w:rsidP="00CC0C44">
      <w:pPr>
        <w:ind w:firstLine="720"/>
        <w:rPr>
          <w:rFonts w:cs="Arial"/>
          <w:color w:val="0070C0"/>
          <w:szCs w:val="28"/>
        </w:rPr>
      </w:pPr>
      <w:r>
        <w:rPr>
          <w:rFonts w:cs="Arial"/>
          <w:color w:val="0070C0"/>
          <w:szCs w:val="28"/>
        </w:rPr>
        <w:t>Increasing over crop stages,</w:t>
      </w:r>
      <w:r w:rsidR="00897BC2">
        <w:rPr>
          <w:rFonts w:cs="Arial"/>
          <w:color w:val="0070C0"/>
          <w:szCs w:val="28"/>
        </w:rPr>
        <w:t xml:space="preserve"> </w:t>
      </w:r>
      <w:r w:rsidR="00C06CB2">
        <w:rPr>
          <w:rFonts w:cs="Arial"/>
          <w:color w:val="0070C0"/>
          <w:szCs w:val="28"/>
        </w:rPr>
        <w:t>Generalists become specialists functionally (clarify the previous conce</w:t>
      </w:r>
      <w:r w:rsidR="00C06CB2">
        <w:rPr>
          <w:rFonts w:cs="Arial" w:hint="eastAsia"/>
          <w:color w:val="0070C0"/>
          <w:szCs w:val="28"/>
        </w:rPr>
        <w:t>r</w:t>
      </w:r>
      <w:r w:rsidR="00C06CB2">
        <w:rPr>
          <w:rFonts w:cs="Arial"/>
          <w:color w:val="0070C0"/>
          <w:szCs w:val="28"/>
        </w:rPr>
        <w:t>n / debate</w:t>
      </w:r>
      <w:r w:rsidR="00E501FD">
        <w:rPr>
          <w:rFonts w:cs="Arial"/>
          <w:color w:val="0070C0"/>
          <w:szCs w:val="28"/>
        </w:rPr>
        <w:t>; check our introduction</w:t>
      </w:r>
      <w:r w:rsidR="003A281F">
        <w:rPr>
          <w:rFonts w:cs="Arial"/>
          <w:color w:val="0070C0"/>
          <w:szCs w:val="28"/>
        </w:rPr>
        <w:t xml:space="preserve"> Line 39-78</w:t>
      </w:r>
      <w:r w:rsidR="002C2AA4">
        <w:rPr>
          <w:rFonts w:cs="Arial"/>
          <w:color w:val="0070C0"/>
          <w:szCs w:val="28"/>
        </w:rPr>
        <w:t xml:space="preserve">; </w:t>
      </w:r>
      <w:r w:rsidR="00A5548E">
        <w:rPr>
          <w:rFonts w:cs="Arial"/>
          <w:color w:val="0070C0"/>
          <w:szCs w:val="28"/>
        </w:rPr>
        <w:t xml:space="preserve">our results provide </w:t>
      </w:r>
      <w:r w:rsidR="002C2AA4">
        <w:rPr>
          <w:rFonts w:cs="Arial"/>
          <w:color w:val="0070C0"/>
          <w:szCs w:val="28"/>
        </w:rPr>
        <w:t>strong sup</w:t>
      </w:r>
      <w:bookmarkStart w:id="6" w:name="_GoBack"/>
      <w:bookmarkEnd w:id="6"/>
      <w:r w:rsidR="002C2AA4">
        <w:rPr>
          <w:rFonts w:cs="Arial"/>
          <w:color w:val="0070C0"/>
          <w:szCs w:val="28"/>
        </w:rPr>
        <w:t>port</w:t>
      </w:r>
      <w:r w:rsidR="00F517C5">
        <w:rPr>
          <w:rFonts w:cs="Arial"/>
          <w:color w:val="0070C0"/>
          <w:szCs w:val="28"/>
        </w:rPr>
        <w:t xml:space="preserve"> for GAP</w:t>
      </w:r>
      <w:r w:rsidR="00C06CB2">
        <w:rPr>
          <w:rFonts w:cs="Arial"/>
          <w:color w:val="0070C0"/>
          <w:szCs w:val="28"/>
        </w:rPr>
        <w:t>), Biocontrol value</w:t>
      </w:r>
      <w:r w:rsidR="00AE1901">
        <w:rPr>
          <w:rFonts w:cs="Arial"/>
          <w:color w:val="0070C0"/>
          <w:szCs w:val="28"/>
        </w:rPr>
        <w:t xml:space="preserve"> (when things matter</w:t>
      </w:r>
      <w:r w:rsidR="00AE1901">
        <w:rPr>
          <w:rFonts w:cs="Arial" w:hint="eastAsia"/>
          <w:color w:val="0070C0"/>
          <w:szCs w:val="28"/>
        </w:rPr>
        <w:t xml:space="preserve">: </w:t>
      </w:r>
      <w:r w:rsidR="00AE1901">
        <w:rPr>
          <w:rFonts w:cs="Arial"/>
          <w:color w:val="0070C0"/>
          <w:szCs w:val="28"/>
        </w:rPr>
        <w:t>flowering and ripening</w:t>
      </w:r>
      <w:r w:rsidR="005E43BA">
        <w:rPr>
          <w:rFonts w:cs="Arial"/>
          <w:color w:val="0070C0"/>
          <w:szCs w:val="28"/>
        </w:rPr>
        <w:t xml:space="preserve"> for crop production</w:t>
      </w:r>
      <w:r w:rsidR="00AE1901">
        <w:rPr>
          <w:rFonts w:cs="Arial"/>
          <w:color w:val="0070C0"/>
          <w:szCs w:val="28"/>
        </w:rPr>
        <w:t>; high pest density</w:t>
      </w:r>
      <w:r w:rsidR="00AE1901">
        <w:rPr>
          <w:rFonts w:cs="Arial" w:hint="eastAsia"/>
          <w:color w:val="0070C0"/>
          <w:szCs w:val="28"/>
        </w:rPr>
        <w:t>)</w:t>
      </w:r>
      <w:r w:rsidR="00C06CB2">
        <w:rPr>
          <w:rFonts w:cs="Arial"/>
          <w:color w:val="0070C0"/>
          <w:szCs w:val="28"/>
        </w:rPr>
        <w:t>,</w:t>
      </w:r>
      <w:r w:rsidR="00287081" w:rsidRPr="00287081">
        <w:rPr>
          <w:rFonts w:cs="Arial"/>
          <w:color w:val="0070C0"/>
          <w:szCs w:val="28"/>
        </w:rPr>
        <w:t xml:space="preserve"> </w:t>
      </w:r>
      <w:r w:rsidR="00287081">
        <w:rPr>
          <w:rFonts w:cs="Arial"/>
          <w:color w:val="0070C0"/>
          <w:szCs w:val="28"/>
        </w:rPr>
        <w:t>Spider vs. ladybeetles over crop stages</w:t>
      </w:r>
    </w:p>
    <w:p w14:paraId="570B79E3" w14:textId="77777777" w:rsidR="00897BC2" w:rsidRDefault="00897BC2" w:rsidP="00CC0C44">
      <w:pPr>
        <w:ind w:firstLine="720"/>
        <w:rPr>
          <w:rFonts w:cs="Arial"/>
          <w:i/>
          <w:color w:val="0070C0"/>
          <w:szCs w:val="28"/>
        </w:rPr>
      </w:pPr>
    </w:p>
    <w:p w14:paraId="3322B6E8" w14:textId="0AF8E514" w:rsidR="00897BC2" w:rsidRPr="00897BC2" w:rsidRDefault="00897BC2" w:rsidP="00CC0C44">
      <w:pPr>
        <w:ind w:firstLine="720"/>
        <w:rPr>
          <w:rFonts w:cs="Arial"/>
          <w:i/>
          <w:color w:val="0070C0"/>
          <w:szCs w:val="28"/>
        </w:rPr>
      </w:pPr>
      <w:r w:rsidRPr="00897BC2">
        <w:rPr>
          <w:rFonts w:cs="Arial"/>
          <w:i/>
          <w:color w:val="0070C0"/>
          <w:szCs w:val="28"/>
        </w:rPr>
        <w:t xml:space="preserve">Generalists provide consistent </w:t>
      </w:r>
      <w:r>
        <w:rPr>
          <w:rFonts w:cs="Arial"/>
          <w:i/>
          <w:color w:val="0070C0"/>
          <w:szCs w:val="28"/>
        </w:rPr>
        <w:t>biocontrol value over years</w:t>
      </w:r>
    </w:p>
    <w:p w14:paraId="2C63EC86" w14:textId="5A70C42C" w:rsidR="002B4052" w:rsidRPr="00D62C58" w:rsidRDefault="002B4052" w:rsidP="00CC0C44">
      <w:pPr>
        <w:ind w:firstLine="720"/>
        <w:rPr>
          <w:rFonts w:cs="Arial"/>
          <w:color w:val="0070C0"/>
          <w:szCs w:val="28"/>
        </w:rPr>
      </w:pPr>
      <w:r>
        <w:rPr>
          <w:rFonts w:cs="Arial"/>
          <w:color w:val="0070C0"/>
          <w:szCs w:val="28"/>
        </w:rPr>
        <w:t>Consistent over years</w:t>
      </w:r>
      <w:r w:rsidR="00587CF7">
        <w:rPr>
          <w:rFonts w:cs="Arial"/>
          <w:color w:val="0070C0"/>
          <w:szCs w:val="28"/>
        </w:rPr>
        <w:t xml:space="preserve"> (</w:t>
      </w:r>
      <w:r w:rsidR="00812E55">
        <w:rPr>
          <w:rFonts w:cs="Arial"/>
          <w:color w:val="0070C0"/>
          <w:szCs w:val="28"/>
        </w:rPr>
        <w:t xml:space="preserve">show </w:t>
      </w:r>
      <w:r w:rsidR="00587CF7">
        <w:rPr>
          <w:rFonts w:cs="Arial"/>
          <w:color w:val="0070C0"/>
          <w:szCs w:val="28"/>
        </w:rPr>
        <w:t>abiotic factors and biotic factors</w:t>
      </w:r>
      <w:r w:rsidR="00812E55">
        <w:rPr>
          <w:rFonts w:cs="Arial"/>
          <w:color w:val="0070C0"/>
          <w:szCs w:val="28"/>
        </w:rPr>
        <w:t xml:space="preserve"> [guild level &gt; rice herbivore species level]) &gt; highlight the value / implication of our finding: regardless of abiotic change and biotic change (e.g., outbreak of different pests over years), GAP will provide consistent biocontrol value</w:t>
      </w:r>
      <w:r w:rsidR="00AE1901">
        <w:rPr>
          <w:rFonts w:cs="Arial"/>
          <w:color w:val="0070C0"/>
          <w:szCs w:val="28"/>
        </w:rPr>
        <w:t xml:space="preserve"> &gt; Good tool for sustainable agriculture</w:t>
      </w:r>
      <w:r w:rsidR="00812E55">
        <w:rPr>
          <w:rFonts w:cs="Arial"/>
          <w:color w:val="0070C0"/>
          <w:szCs w:val="28"/>
        </w:rPr>
        <w:t>.</w:t>
      </w:r>
      <w:r w:rsidR="00C06CB2">
        <w:rPr>
          <w:rFonts w:cs="Arial"/>
          <w:color w:val="0070C0"/>
          <w:szCs w:val="28"/>
        </w:rPr>
        <w:t xml:space="preserve"> </w:t>
      </w:r>
      <w:r w:rsidR="00C06CB2" w:rsidRPr="00812E55">
        <w:rPr>
          <w:rFonts w:cs="Arial"/>
          <w:color w:val="BFBFBF" w:themeColor="background1" w:themeShade="BF"/>
          <w:szCs w:val="28"/>
        </w:rPr>
        <w:t>(check if</w:t>
      </w:r>
      <w:r w:rsidR="008F6410" w:rsidRPr="00812E55">
        <w:rPr>
          <w:rFonts w:cs="Arial"/>
          <w:color w:val="BFBFBF" w:themeColor="background1" w:themeShade="BF"/>
          <w:szCs w:val="28"/>
        </w:rPr>
        <w:t xml:space="preserve"> the composition of</w:t>
      </w:r>
      <w:r w:rsidR="00C06CB2" w:rsidRPr="00812E55">
        <w:rPr>
          <w:rFonts w:cs="Arial"/>
          <w:color w:val="BFBFBF" w:themeColor="background1" w:themeShade="BF"/>
          <w:szCs w:val="28"/>
        </w:rPr>
        <w:t xml:space="preserve"> rice herbivore species changed over years [e.g., BPH and sting bug were the most abundant in </w:t>
      </w:r>
      <w:r w:rsidR="00C06CB2" w:rsidRPr="00812E55">
        <w:rPr>
          <w:rFonts w:cs="Arial" w:hint="eastAsia"/>
          <w:color w:val="BFBFBF" w:themeColor="background1" w:themeShade="BF"/>
          <w:szCs w:val="28"/>
        </w:rPr>
        <w:t>Y</w:t>
      </w:r>
      <w:r w:rsidR="00C06CB2" w:rsidRPr="00812E55">
        <w:rPr>
          <w:rFonts w:cs="Arial"/>
          <w:color w:val="BFBFBF" w:themeColor="background1" w:themeShade="BF"/>
          <w:szCs w:val="28"/>
        </w:rPr>
        <w:t>ear 1 and 2, respectively] )</w:t>
      </w:r>
      <w:r w:rsidRPr="00812E55">
        <w:rPr>
          <w:rFonts w:cs="Arial"/>
          <w:color w:val="BFBFBF" w:themeColor="background1" w:themeShade="BF"/>
          <w:szCs w:val="28"/>
        </w:rPr>
        <w:t xml:space="preserve"> </w:t>
      </w:r>
    </w:p>
    <w:p w14:paraId="334C8965" w14:textId="77777777" w:rsidR="009560A6" w:rsidRDefault="009560A6" w:rsidP="00CC0C44">
      <w:pPr>
        <w:ind w:firstLine="720"/>
        <w:rPr>
          <w:rFonts w:cs="Arial"/>
          <w:szCs w:val="28"/>
        </w:rPr>
      </w:pPr>
      <w:r>
        <w:rPr>
          <w:rFonts w:cs="Arial"/>
          <w:szCs w:val="28"/>
        </w:rPr>
        <w:t xml:space="preserve">As the world </w:t>
      </w:r>
      <w:r w:rsidR="00AE423A">
        <w:rPr>
          <w:rFonts w:cs="Arial"/>
          <w:szCs w:val="28"/>
        </w:rPr>
        <w:t xml:space="preserve">seeks to shift from </w:t>
      </w:r>
      <w:r w:rsidR="00AE423A">
        <w:t xml:space="preserve">synthetic pesticides to </w:t>
      </w:r>
      <w:r w:rsidR="00AE423A" w:rsidRPr="001E2647">
        <w:rPr>
          <w:rFonts w:hint="eastAsia"/>
        </w:rPr>
        <w:t>environmental-</w:t>
      </w:r>
      <w:r w:rsidR="00AE423A" w:rsidRPr="00942D77">
        <w:rPr>
          <w:rFonts w:hint="eastAsia"/>
        </w:rPr>
        <w:t>friendly practices</w:t>
      </w:r>
      <w:r w:rsidR="00492186">
        <w:t xml:space="preserve"> in agriculture</w:t>
      </w:r>
      <w:r w:rsidR="00AE423A">
        <w:t xml:space="preserve">, biocontrol practices provide one of </w:t>
      </w:r>
      <w:r w:rsidR="00D62C58">
        <w:t xml:space="preserve">the </w:t>
      </w:r>
      <w:r w:rsidR="00D62C58">
        <w:lastRenderedPageBreak/>
        <w:t>important solutions.</w:t>
      </w:r>
      <w:r w:rsidR="00AE423A">
        <w:t xml:space="preserve"> </w:t>
      </w:r>
      <w:r w:rsidR="00B05555">
        <w:t xml:space="preserve">To </w:t>
      </w:r>
      <w:r w:rsidR="00D62C58">
        <w:rPr>
          <w:rFonts w:hint="eastAsia"/>
        </w:rPr>
        <w:t>address</w:t>
      </w:r>
      <w:r w:rsidR="00B05555">
        <w:t xml:space="preserve"> the concern of using generalist arthropod predators as biocontrol agents, this study </w:t>
      </w:r>
      <w:r w:rsidR="00492186">
        <w:t>quantif</w:t>
      </w:r>
      <w:r w:rsidR="00B05555">
        <w:t>ied</w:t>
      </w:r>
      <w:r w:rsidR="00492186">
        <w:t xml:space="preserve"> the</w:t>
      </w:r>
      <w:r w:rsidR="00B05555">
        <w:t>ir</w:t>
      </w:r>
      <w:r w:rsidR="00492186">
        <w:t xml:space="preserve"> diet composition</w:t>
      </w:r>
      <w:r w:rsidR="00D62C58">
        <w:rPr>
          <w:rFonts w:hint="eastAsia"/>
        </w:rPr>
        <w:t>s</w:t>
      </w:r>
      <w:r w:rsidR="00492186">
        <w:t xml:space="preserve"> </w:t>
      </w:r>
      <w:r w:rsidR="00B05555">
        <w:t>and revealed high pest consumption at late cro</w:t>
      </w:r>
      <w:r w:rsidR="00D62C58">
        <w:t xml:space="preserve">p stages </w:t>
      </w:r>
      <w:r w:rsidR="00D62C58">
        <w:rPr>
          <w:rFonts w:hint="eastAsia"/>
        </w:rPr>
        <w:t>as well as</w:t>
      </w:r>
      <w:r w:rsidR="00B05555">
        <w:t xml:space="preserve"> consistent consumption patterns over years</w:t>
      </w:r>
      <w:r w:rsidR="00D62C58">
        <w:t xml:space="preserve">. </w:t>
      </w:r>
      <w:r w:rsidR="00405E20">
        <w:t xml:space="preserve">The results offer valuable </w:t>
      </w:r>
      <w:r>
        <w:rPr>
          <w:rFonts w:cs="Arial"/>
          <w:szCs w:val="28"/>
        </w:rPr>
        <w:t xml:space="preserve">insights </w:t>
      </w:r>
      <w:r w:rsidR="0014301D">
        <w:rPr>
          <w:rFonts w:cs="Arial" w:hint="eastAsia"/>
          <w:szCs w:val="28"/>
        </w:rPr>
        <w:t xml:space="preserve">into designing </w:t>
      </w:r>
      <w:r w:rsidR="00426FEB">
        <w:rPr>
          <w:rFonts w:cs="Arial"/>
          <w:szCs w:val="28"/>
        </w:rPr>
        <w:t>farming practice</w:t>
      </w:r>
      <w:r w:rsidR="0014301D">
        <w:rPr>
          <w:rFonts w:cs="Arial" w:hint="eastAsia"/>
          <w:szCs w:val="28"/>
        </w:rPr>
        <w:t>s</w:t>
      </w:r>
      <w:r w:rsidR="00426FEB">
        <w:rPr>
          <w:rFonts w:cs="Arial"/>
          <w:szCs w:val="28"/>
        </w:rPr>
        <w:t xml:space="preserve"> towards </w:t>
      </w:r>
      <w:r>
        <w:rPr>
          <w:rFonts w:cs="Arial"/>
          <w:szCs w:val="28"/>
        </w:rPr>
        <w:t>sustainable agriculture</w:t>
      </w:r>
      <w:r w:rsidR="00D62C58">
        <w:rPr>
          <w:rFonts w:cs="Arial"/>
          <w:szCs w:val="28"/>
        </w:rPr>
        <w:t xml:space="preserve">. </w:t>
      </w:r>
      <w:r w:rsidR="00B05555" w:rsidRPr="00D62C58">
        <w:rPr>
          <w:rFonts w:cs="Arial"/>
          <w:szCs w:val="28"/>
          <w:highlight w:val="green"/>
        </w:rPr>
        <w:t>Specifically,</w:t>
      </w:r>
      <w:r w:rsidR="00B05555">
        <w:rPr>
          <w:rFonts w:cs="Arial"/>
          <w:szCs w:val="28"/>
        </w:rPr>
        <w:t xml:space="preserve"> </w:t>
      </w:r>
      <w:r w:rsidR="00181393">
        <w:rPr>
          <w:rFonts w:cs="Arial" w:hint="eastAsia"/>
          <w:szCs w:val="28"/>
        </w:rPr>
        <w:t>a</w:t>
      </w:r>
      <w:r w:rsidR="00305B22" w:rsidRPr="00B80E98">
        <w:rPr>
          <w:rFonts w:cs="Arial" w:hint="eastAsia"/>
          <w:szCs w:val="28"/>
        </w:rPr>
        <w:t>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00305B22" w:rsidRPr="00B80E98">
        <w:rPr>
          <w:rFonts w:cs="Arial" w:hint="eastAsia"/>
          <w:szCs w:val="28"/>
        </w:rPr>
        <w:t xml:space="preserve">; </w:t>
      </w:r>
      <w:r w:rsidR="004D06C9">
        <w:rPr>
          <w:rFonts w:cs="Arial"/>
          <w:szCs w:val="28"/>
        </w:rPr>
        <w:t xml:space="preserve">Appendix S1: </w:t>
      </w:r>
      <w:r w:rsidR="00305B22"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00305B22" w:rsidRPr="000753E1">
        <w:rPr>
          <w:rFonts w:cs="Arial" w:hint="eastAsia"/>
          <w:szCs w:val="28"/>
        </w:rPr>
        <w:t xml:space="preserve">Interestingly, </w:t>
      </w:r>
      <w:r w:rsidR="00305B22" w:rsidRPr="00AA70D3">
        <w:rPr>
          <w:rFonts w:cs="Arial" w:hint="eastAsia"/>
          <w:szCs w:val="28"/>
        </w:rPr>
        <w:t>generalist predators are known to exploit a wide range of prey items</w:t>
      </w:r>
      <w:r w:rsidR="003E1D5B" w:rsidRPr="00AA70D3">
        <w:rPr>
          <w:rFonts w:cs="Arial"/>
          <w:szCs w:val="28"/>
        </w:rPr>
        <w:t xml:space="preserve"> </w:t>
      </w:r>
      <w:r w:rsidR="00320A0B"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320A0B" w:rsidRPr="00AA70D3">
        <w:rPr>
          <w:rFonts w:cs="Arial"/>
          <w:szCs w:val="28"/>
        </w:rPr>
        <w:fldChar w:fldCharType="separate"/>
      </w:r>
      <w:r w:rsidR="00AA70D3" w:rsidRPr="00AA70D3">
        <w:rPr>
          <w:rFonts w:cs="Arial"/>
          <w:noProof/>
          <w:szCs w:val="28"/>
        </w:rPr>
        <w:t>(Albajes and Alomar 1999, Prasad and Snyder 2006)</w:t>
      </w:r>
      <w:r w:rsidR="00320A0B" w:rsidRPr="00AA70D3">
        <w:rPr>
          <w:rFonts w:cs="Arial"/>
          <w:szCs w:val="28"/>
        </w:rPr>
        <w:fldChar w:fldCharType="end"/>
      </w:r>
      <w:r w:rsidR="00305B22" w:rsidRPr="00AA70D3">
        <w:rPr>
          <w:rFonts w:cs="Arial" w:hint="eastAsia"/>
          <w:szCs w:val="28"/>
        </w:rPr>
        <w:t xml:space="preserve">, </w:t>
      </w:r>
      <w:r w:rsidR="00556EC4" w:rsidRPr="00AA70D3">
        <w:rPr>
          <w:rFonts w:cs="Arial"/>
          <w:szCs w:val="28"/>
        </w:rPr>
        <w:t xml:space="preserve">yet </w:t>
      </w:r>
      <w:r w:rsidR="00305B22" w:rsidRPr="00AA70D3">
        <w:rPr>
          <w:rFonts w:cs="Arial" w:hint="eastAsia"/>
          <w:szCs w:val="28"/>
        </w:rPr>
        <w:t>our diet analysis indeed reveal</w:t>
      </w:r>
      <w:r w:rsidR="002935CE" w:rsidRPr="00AA70D3">
        <w:rPr>
          <w:rFonts w:cs="Arial"/>
          <w:szCs w:val="28"/>
        </w:rPr>
        <w:t>ed</w:t>
      </w:r>
      <w:r w:rsidR="00305B22" w:rsidRPr="00AA70D3">
        <w:rPr>
          <w:rFonts w:cs="Arial" w:hint="eastAsia"/>
          <w:szCs w:val="28"/>
        </w:rPr>
        <w:t xml:space="preserve"> a previously under-appreciated aspect of </w:t>
      </w:r>
      <w:r w:rsidR="00475E04" w:rsidRPr="00AA70D3">
        <w:rPr>
          <w:rFonts w:cs="Arial"/>
          <w:szCs w:val="28"/>
        </w:rPr>
        <w:t xml:space="preserve">their feeding </w:t>
      </w:r>
      <w:r w:rsidR="00475E04" w:rsidRPr="000670F1">
        <w:rPr>
          <w:rFonts w:cs="Arial"/>
          <w:szCs w:val="28"/>
        </w:rPr>
        <w:t>habits</w:t>
      </w:r>
      <w:r w:rsidR="00305B22" w:rsidRPr="000670F1">
        <w:rPr>
          <w:rFonts w:cs="Arial"/>
          <w:szCs w:val="28"/>
        </w:rPr>
        <w:t>—</w:t>
      </w:r>
      <w:r w:rsidR="001C2CD1" w:rsidRPr="00F863BB">
        <w:rPr>
          <w:rFonts w:cs="Arial"/>
          <w:szCs w:val="28"/>
        </w:rPr>
        <w:t>a generalist by nature could become a specialist in function depending on the context</w:t>
      </w:r>
      <w:r w:rsidR="000670F1" w:rsidRPr="00F863BB">
        <w:rPr>
          <w:rFonts w:cs="Arial" w:hint="eastAsia"/>
          <w:szCs w:val="28"/>
        </w:rPr>
        <w:t xml:space="preserve">. This temporary switch in foraging habits </w:t>
      </w:r>
      <w:r w:rsidR="001A7667">
        <w:rPr>
          <w:rFonts w:cs="Arial" w:hint="eastAsia"/>
          <w:szCs w:val="28"/>
        </w:rPr>
        <w:t>may</w:t>
      </w:r>
      <w:r w:rsidR="000F1F49" w:rsidRPr="00F863BB">
        <w:rPr>
          <w:rFonts w:cs="Arial" w:hint="eastAsia"/>
          <w:szCs w:val="28"/>
        </w:rPr>
        <w:t xml:space="preserve"> </w:t>
      </w:r>
      <w:r w:rsidR="000670F1" w:rsidRPr="00F863BB">
        <w:rPr>
          <w:rFonts w:cs="Arial" w:hint="eastAsia"/>
          <w:szCs w:val="28"/>
        </w:rPr>
        <w:t>aris</w:t>
      </w:r>
      <w:r w:rsidR="000F1F49" w:rsidRPr="00F863BB">
        <w:rPr>
          <w:rFonts w:cs="Arial" w:hint="eastAsia"/>
          <w:szCs w:val="28"/>
        </w:rPr>
        <w:t>e</w:t>
      </w:r>
      <w:r w:rsidR="000670F1" w:rsidRPr="00F863BB">
        <w:rPr>
          <w:rFonts w:cs="Arial" w:hint="eastAsia"/>
          <w:szCs w:val="28"/>
        </w:rPr>
        <w:t xml:space="preserve"> if </w:t>
      </w:r>
      <w:r w:rsidR="00AB5B84" w:rsidRPr="00AB5B84">
        <w:rPr>
          <w:rFonts w:cs="Arial" w:hint="eastAsia"/>
          <w:szCs w:val="28"/>
        </w:rPr>
        <w:t>predators encounter and capture prey in a considerably random fashion</w:t>
      </w:r>
      <w:r w:rsidR="00AB5B84">
        <w:rPr>
          <w:rFonts w:cs="Arial" w:hint="eastAsia"/>
          <w:szCs w:val="28"/>
        </w:rPr>
        <w:t>, that is,</w:t>
      </w:r>
      <w:r w:rsidR="00AB5B84" w:rsidRPr="00AB5B84">
        <w:rPr>
          <w:rFonts w:cs="Arial" w:hint="eastAsia"/>
          <w:szCs w:val="28"/>
        </w:rPr>
        <w:t xml:space="preserve"> </w:t>
      </w:r>
      <w:r w:rsidR="00E061BF">
        <w:rPr>
          <w:rFonts w:cs="Arial" w:hint="eastAsia"/>
          <w:szCs w:val="28"/>
        </w:rPr>
        <w:t>prey consumption depends</w:t>
      </w:r>
      <w:r w:rsidR="001A7667">
        <w:rPr>
          <w:rFonts w:cs="Arial" w:hint="eastAsia"/>
          <w:szCs w:val="28"/>
        </w:rPr>
        <w:t xml:space="preserve"> largely</w:t>
      </w:r>
      <w:r w:rsidR="00E061BF">
        <w:rPr>
          <w:rFonts w:cs="Arial" w:hint="eastAsia"/>
          <w:szCs w:val="28"/>
        </w:rPr>
        <w:t xml:space="preserve"> on </w:t>
      </w:r>
      <w:r w:rsidR="00AB5B84">
        <w:rPr>
          <w:rFonts w:cs="Arial" w:hint="eastAsia"/>
          <w:szCs w:val="28"/>
        </w:rPr>
        <w:t xml:space="preserve">prey availability. </w:t>
      </w:r>
      <w:r w:rsidR="009556A2">
        <w:rPr>
          <w:rFonts w:cs="Arial" w:hint="eastAsia"/>
          <w:szCs w:val="28"/>
        </w:rPr>
        <w:t>For example, a study on aphid</w:t>
      </w:r>
      <w:r w:rsidR="00AB5B84">
        <w:rPr>
          <w:rFonts w:cs="Arial" w:hint="eastAsia"/>
          <w:szCs w:val="28"/>
        </w:rPr>
        <w:t xml:space="preserve"> pests and generalist </w:t>
      </w:r>
      <w:r w:rsidR="00AB5B84" w:rsidRPr="001A7667">
        <w:rPr>
          <w:rFonts w:cs="Arial" w:hint="eastAsia"/>
          <w:szCs w:val="28"/>
        </w:rPr>
        <w:t>predators</w:t>
      </w:r>
      <w:r w:rsidR="009556A2" w:rsidRPr="001A7667">
        <w:rPr>
          <w:rFonts w:cs="Arial"/>
          <w:szCs w:val="28"/>
        </w:rPr>
        <w:t xml:space="preserve"> </w:t>
      </w:r>
      <w:r w:rsidR="00AB5B84" w:rsidRPr="001A7667">
        <w:rPr>
          <w:rFonts w:cs="Arial" w:hint="eastAsia"/>
          <w:szCs w:val="28"/>
        </w:rPr>
        <w:t>revealed</w:t>
      </w:r>
      <w:r w:rsidR="009556A2" w:rsidRPr="001A7667">
        <w:rPr>
          <w:rFonts w:cs="Arial"/>
          <w:szCs w:val="28"/>
        </w:rPr>
        <w:t xml:space="preserve"> within-season variation</w:t>
      </w:r>
      <w:r w:rsidR="00AB5B84" w:rsidRPr="001A7667">
        <w:rPr>
          <w:rFonts w:cs="Arial" w:hint="eastAsia"/>
          <w:szCs w:val="28"/>
        </w:rPr>
        <w:t>s</w:t>
      </w:r>
      <w:r w:rsidR="009556A2" w:rsidRPr="001A7667">
        <w:rPr>
          <w:rFonts w:cs="Arial"/>
          <w:szCs w:val="28"/>
        </w:rPr>
        <w:t xml:space="preserve"> in</w:t>
      </w:r>
      <w:r w:rsidR="00AB5B84" w:rsidRPr="001A7667">
        <w:rPr>
          <w:rFonts w:cs="Arial" w:hint="eastAsia"/>
          <w:szCs w:val="28"/>
        </w:rPr>
        <w:t xml:space="preserve"> their</w:t>
      </w:r>
      <w:r w:rsidR="009556A2" w:rsidRPr="001A7667">
        <w:rPr>
          <w:rFonts w:cs="Arial"/>
          <w:szCs w:val="28"/>
        </w:rPr>
        <w:t xml:space="preserve"> interaction strength</w:t>
      </w:r>
      <w:r w:rsidR="00E061BF" w:rsidRPr="001A7667">
        <w:rPr>
          <w:rFonts w:cs="Arial" w:hint="eastAsia"/>
          <w:szCs w:val="28"/>
        </w:rPr>
        <w:t>, which was likely due to</w:t>
      </w:r>
      <w:r w:rsidR="001A7667" w:rsidRPr="001A7667">
        <w:rPr>
          <w:rFonts w:cs="Arial" w:hint="eastAsia"/>
          <w:szCs w:val="28"/>
        </w:rPr>
        <w:t xml:space="preserve"> the</w:t>
      </w:r>
      <w:r w:rsidR="00E061BF" w:rsidRPr="001A7667">
        <w:rPr>
          <w:rFonts w:cs="Arial" w:hint="eastAsia"/>
          <w:szCs w:val="28"/>
        </w:rPr>
        <w:t xml:space="preserve"> changes in </w:t>
      </w:r>
      <w:r w:rsidR="00AB5B84" w:rsidRPr="001A7667">
        <w:rPr>
          <w:rFonts w:cs="Arial"/>
          <w:szCs w:val="28"/>
        </w:rPr>
        <w:t xml:space="preserve">herbivore abundances </w:t>
      </w:r>
      <w:r w:rsidR="00E061BF" w:rsidRPr="001A7667">
        <w:rPr>
          <w:rFonts w:cs="Arial" w:hint="eastAsia"/>
          <w:szCs w:val="28"/>
        </w:rPr>
        <w:t>throughout the</w:t>
      </w:r>
      <w:r w:rsidR="00E061BF" w:rsidRPr="001A7667">
        <w:rPr>
          <w:rFonts w:cs="Arial"/>
          <w:szCs w:val="28"/>
        </w:rPr>
        <w:t xml:space="preserve"> crop</w:t>
      </w:r>
      <w:r w:rsidR="00AB5B84" w:rsidRPr="001A7667">
        <w:rPr>
          <w:rFonts w:cs="Arial"/>
          <w:szCs w:val="28"/>
        </w:rPr>
        <w:t xml:space="preserve"> season</w:t>
      </w:r>
      <w:r w:rsidR="001A7667">
        <w:rPr>
          <w:rFonts w:cs="Arial" w:hint="eastAsia"/>
          <w:szCs w:val="28"/>
        </w:rPr>
        <w:t xml:space="preserve"> </w:t>
      </w:r>
      <w:r w:rsidR="00320A0B">
        <w:rPr>
          <w:rFonts w:cs="Arial"/>
          <w:szCs w:val="28"/>
        </w:rPr>
        <w:fldChar w:fldCharType="begin"/>
      </w:r>
      <w:r w:rsidR="001A7667">
        <w:rPr>
          <w:rFonts w:cs="Arial"/>
          <w:szCs w:val="28"/>
        </w:rPr>
        <w:instrText xml:space="preserve"> ADDIN EN.CITE &lt;EndNote&gt;&lt;Cite&gt;&lt;Author&gt;Roubinet&lt;/Author&gt;&lt;Year&gt;2018&lt;/Year&gt;&lt;RecNum&gt;103&lt;/RecNum&gt;&lt;DisplayText&gt;(Roubinet et al. 2018)&lt;/DisplayText&gt;&lt;record&gt;&lt;rec-number&gt;103&lt;/rec-number&gt;&lt;foreign-keys&gt;&lt;key app="EN" db-id="2vstfap51s9ztmea0af5fa9f5v90srreddde" timestamp="1631805938"&gt;103&lt;/key&gt;&lt;/foreign-keys&gt;&lt;ref-type name="Journal Article"&gt;17&lt;/ref-type&gt;&lt;contributors&gt;&lt;authors&gt;&lt;author&gt;Roubinet, Eve&lt;/author&gt;&lt;author&gt;Jonsson, Tomas&lt;/author&gt;&lt;author&gt;Malsher, Gerard&lt;/author&gt;&lt;author&gt;Staudacher, Karin&lt;/author&gt;&lt;author&gt;Traugott, Michael&lt;/author&gt;&lt;author&gt;Ekbom, Barbara&lt;/author&gt;&lt;author&gt;Jonsson, Mattias&lt;/author&gt;&lt;/authors&gt;&lt;/contributors&gt;&lt;titles&gt;&lt;title&gt;High redundancy as well as complementary prey choice characterize generalist predator food webs in agroecosystems&lt;/title&gt;&lt;secondary-title&gt;Scientific reports&lt;/secondary-title&gt;&lt;/titles&gt;&lt;periodical&gt;&lt;full-title&gt;Scientific Reports&lt;/full-title&gt;&lt;/periodical&gt;&lt;pages&gt;1-10&lt;/pages&gt;&lt;volume&gt;8&lt;/volume&gt;&lt;number&gt;1&lt;/number&gt;&lt;dates&gt;&lt;year&gt;2018&lt;/year&gt;&lt;/dates&gt;&lt;isbn&gt;2045-2322&lt;/isbn&gt;&lt;urls&gt;&lt;/urls&gt;&lt;/record&gt;&lt;/Cite&gt;&lt;/EndNote&gt;</w:instrText>
      </w:r>
      <w:r w:rsidR="00320A0B">
        <w:rPr>
          <w:rFonts w:cs="Arial"/>
          <w:szCs w:val="28"/>
        </w:rPr>
        <w:fldChar w:fldCharType="separate"/>
      </w:r>
      <w:r w:rsidR="001A7667">
        <w:rPr>
          <w:rFonts w:cs="Arial"/>
          <w:noProof/>
          <w:szCs w:val="28"/>
        </w:rPr>
        <w:t>(Roubinet et al. 2018)</w:t>
      </w:r>
      <w:r w:rsidR="00320A0B">
        <w:rPr>
          <w:rFonts w:cs="Arial"/>
          <w:szCs w:val="28"/>
        </w:rPr>
        <w:fldChar w:fldCharType="end"/>
      </w:r>
      <w:r w:rsidR="00E061BF" w:rsidRPr="001A7667">
        <w:rPr>
          <w:rFonts w:cs="Arial" w:hint="eastAsia"/>
          <w:szCs w:val="28"/>
        </w:rPr>
        <w:t>.</w:t>
      </w:r>
      <w:r w:rsidR="00501C44">
        <w:rPr>
          <w:rFonts w:cs="Arial" w:hint="eastAsia"/>
          <w:szCs w:val="28"/>
        </w:rPr>
        <w:t xml:space="preserve"> </w:t>
      </w:r>
    </w:p>
    <w:p w14:paraId="1A3FAEBA" w14:textId="5828DA38" w:rsidR="00370DAB" w:rsidRPr="00370DAB" w:rsidRDefault="00370DAB" w:rsidP="00CC0C44">
      <w:pPr>
        <w:ind w:firstLine="720"/>
        <w:rPr>
          <w:rFonts w:cs="Arial"/>
          <w:szCs w:val="28"/>
        </w:rPr>
      </w:pPr>
      <w:r>
        <w:rPr>
          <w:rFonts w:cs="Arial" w:hint="eastAsia"/>
          <w:szCs w:val="28"/>
        </w:rPr>
        <w:t xml:space="preserve">Moreover, </w:t>
      </w:r>
      <w:r w:rsidR="000D592F">
        <w:rPr>
          <w:rFonts w:cs="Arial" w:hint="eastAsia"/>
          <w:szCs w:val="28"/>
        </w:rPr>
        <w:t>pest</w:t>
      </w:r>
      <w:r w:rsidRPr="00370DAB">
        <w:rPr>
          <w:rFonts w:cs="Arial"/>
          <w:szCs w:val="28"/>
        </w:rPr>
        <w:t xml:space="preserve"> consumption </w:t>
      </w:r>
      <w:r w:rsidRPr="00370DAB">
        <w:rPr>
          <w:rFonts w:cs="Arial" w:hint="eastAsia"/>
          <w:szCs w:val="28"/>
        </w:rPr>
        <w:t>b</w:t>
      </w:r>
      <w:r w:rsidRPr="00370DAB">
        <w:rPr>
          <w:rFonts w:cs="Arial"/>
          <w:szCs w:val="28"/>
        </w:rPr>
        <w:t>y predator</w:t>
      </w:r>
      <w:r w:rsidRPr="00370DAB">
        <w:rPr>
          <w:rFonts w:cs="Arial" w:hint="eastAsia"/>
          <w:szCs w:val="28"/>
        </w:rPr>
        <w:t xml:space="preserve">s, both as a whole and </w:t>
      </w:r>
      <w:r w:rsidRPr="00370DAB">
        <w:rPr>
          <w:rFonts w:cs="Arial"/>
          <w:szCs w:val="28"/>
        </w:rPr>
        <w:t xml:space="preserve">as </w:t>
      </w:r>
      <w:r w:rsidRPr="00370DAB">
        <w:rPr>
          <w:rFonts w:cs="Arial" w:hint="eastAsia"/>
          <w:szCs w:val="28"/>
        </w:rPr>
        <w:t>individual</w:t>
      </w:r>
      <w:r w:rsidRPr="00370DAB">
        <w:rPr>
          <w:rFonts w:cs="Arial"/>
          <w:szCs w:val="28"/>
        </w:rPr>
        <w:t xml:space="preserve"> groups</w:t>
      </w:r>
      <w:r w:rsidRPr="00370DAB">
        <w:rPr>
          <w:rFonts w:cs="Arial" w:hint="eastAsia"/>
          <w:szCs w:val="28"/>
        </w:rPr>
        <w:t>, showed consistent patterns</w:t>
      </w:r>
      <w:r w:rsidRPr="00370DAB">
        <w:rPr>
          <w:rFonts w:cs="Arial"/>
          <w:szCs w:val="28"/>
        </w:rPr>
        <w:t xml:space="preserve"> across years</w:t>
      </w:r>
      <w:r w:rsidRPr="00370DAB">
        <w:rPr>
          <w:rFonts w:cs="Arial" w:hint="eastAsia"/>
          <w:szCs w:val="28"/>
        </w:rPr>
        <w:t xml:space="preserve"> (Fig. 2)</w:t>
      </w:r>
      <w:r w:rsidRPr="00370DAB">
        <w:rPr>
          <w:rFonts w:cs="Arial"/>
          <w:szCs w:val="28"/>
        </w:rPr>
        <w:t xml:space="preserve">, despite </w:t>
      </w:r>
      <w:r w:rsidRPr="00370DAB">
        <w:rPr>
          <w:rFonts w:cs="Arial" w:hint="eastAsia"/>
          <w:szCs w:val="28"/>
        </w:rPr>
        <w:lastRenderedPageBreak/>
        <w:t xml:space="preserve">the </w:t>
      </w:r>
      <w:r w:rsidRPr="00370DAB">
        <w:rPr>
          <w:rFonts w:cs="Arial"/>
          <w:szCs w:val="28"/>
        </w:rPr>
        <w:t xml:space="preserve">annual variation in </w:t>
      </w:r>
      <w:r w:rsidRPr="00370DAB">
        <w:rPr>
          <w:rFonts w:cs="Arial" w:hint="eastAsia"/>
          <w:szCs w:val="28"/>
        </w:rPr>
        <w:t xml:space="preserve">environmental conditions during the crop season </w:t>
      </w:r>
      <w:r w:rsidRPr="00370DAB">
        <w:rPr>
          <w:rFonts w:cs="Arial"/>
          <w:szCs w:val="28"/>
        </w:rPr>
        <w:t xml:space="preserve">(Appendix S1: </w:t>
      </w:r>
      <w:r w:rsidRPr="00370DAB">
        <w:rPr>
          <w:rFonts w:cs="Arial" w:hint="eastAsia"/>
          <w:szCs w:val="28"/>
        </w:rPr>
        <w:t>Fig.</w:t>
      </w:r>
      <w:r w:rsidRPr="00370DAB">
        <w:rPr>
          <w:rFonts w:cs="Arial"/>
          <w:szCs w:val="28"/>
        </w:rPr>
        <w:t xml:space="preserve"> S</w:t>
      </w:r>
      <w:r w:rsidRPr="00370DAB">
        <w:rPr>
          <w:rFonts w:cs="Arial" w:hint="eastAsia"/>
          <w:szCs w:val="28"/>
        </w:rPr>
        <w:t>2</w:t>
      </w:r>
      <w:r w:rsidRPr="00370DAB">
        <w:rPr>
          <w:rFonts w:cs="Arial"/>
          <w:szCs w:val="28"/>
        </w:rPr>
        <w:t>).</w:t>
      </w:r>
      <w:ins w:id="7" w:author="CK NTU" w:date="2021-10-14T15:06:00Z">
        <w:r w:rsidR="008F6410">
          <w:rPr>
            <w:rFonts w:cs="Arial"/>
            <w:szCs w:val="28"/>
          </w:rPr>
          <w:t xml:space="preserve"> Elaborate this: 1) temperature variation among three years, </w:t>
        </w:r>
      </w:ins>
      <w:ins w:id="8" w:author="CK NTU" w:date="2021-10-14T15:07:00Z">
        <w:r w:rsidR="00952B3C">
          <w:rPr>
            <w:rFonts w:cs="Arial"/>
            <w:szCs w:val="28"/>
          </w:rPr>
          <w:t>e</w:t>
        </w:r>
      </w:ins>
      <w:ins w:id="9" w:author="CK NTU" w:date="2021-10-14T15:06:00Z">
        <w:r w:rsidR="008F6410">
          <w:rPr>
            <w:rFonts w:cs="Arial"/>
            <w:szCs w:val="28"/>
          </w:rPr>
          <w:t xml:space="preserve">specially </w:t>
        </w:r>
      </w:ins>
      <w:ins w:id="10" w:author="CK NTU" w:date="2021-10-14T15:07:00Z">
        <w:r w:rsidR="00952B3C">
          <w:rPr>
            <w:rFonts w:cs="Arial"/>
            <w:szCs w:val="28"/>
          </w:rPr>
          <w:t>in April-June.  2) precipitation variation, such as dry year in 201</w:t>
        </w:r>
      </w:ins>
      <w:ins w:id="11" w:author="CK NTU" w:date="2021-10-14T15:08:00Z">
        <w:r w:rsidR="00952B3C">
          <w:rPr>
            <w:rFonts w:cs="Arial"/>
            <w:szCs w:val="28"/>
          </w:rPr>
          <w:t>8, high precipitation events in 2017.</w:t>
        </w:r>
      </w:ins>
      <w:r w:rsidRPr="00370DAB">
        <w:rPr>
          <w:rFonts w:cs="Arial"/>
          <w:szCs w:val="28"/>
        </w:rPr>
        <w:t xml:space="preserve"> T</w:t>
      </w:r>
      <w:r w:rsidRPr="00370DAB">
        <w:rPr>
          <w:rFonts w:cs="Arial" w:hint="eastAsia"/>
          <w:szCs w:val="28"/>
        </w:rPr>
        <w:t xml:space="preserve">he foraging behavior of generalist predators </w:t>
      </w:r>
      <w:r w:rsidRPr="00370DAB">
        <w:rPr>
          <w:rFonts w:cs="Arial"/>
          <w:szCs w:val="28"/>
        </w:rPr>
        <w:t>could</w:t>
      </w:r>
      <w:r w:rsidRPr="00370DAB">
        <w:rPr>
          <w:rFonts w:cs="Arial" w:hint="eastAsia"/>
          <w:szCs w:val="28"/>
        </w:rPr>
        <w:t xml:space="preserve"> </w:t>
      </w:r>
      <w:r w:rsidRPr="00370DAB">
        <w:rPr>
          <w:rFonts w:cs="Arial"/>
          <w:szCs w:val="28"/>
        </w:rPr>
        <w:t>be influenced by</w:t>
      </w:r>
      <w:r w:rsidRPr="00370DAB">
        <w:rPr>
          <w:rFonts w:cs="Arial" w:hint="eastAsia"/>
          <w:szCs w:val="28"/>
        </w:rPr>
        <w:t xml:space="preserve"> various</w:t>
      </w:r>
      <w:r w:rsidRPr="00370DAB">
        <w:rPr>
          <w:rFonts w:cs="Arial"/>
          <w:szCs w:val="28"/>
        </w:rPr>
        <w:t xml:space="preserve"> environmental factors </w:t>
      </w:r>
      <w:r w:rsidR="00320A0B" w:rsidRPr="00370DAB">
        <w:rPr>
          <w:rFonts w:cs="Arial"/>
          <w:szCs w:val="28"/>
        </w:rPr>
        <w:fldChar w:fldCharType="begin"/>
      </w:r>
      <w:r w:rsidRPr="00370DA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320A0B" w:rsidRPr="00370DAB">
        <w:rPr>
          <w:rFonts w:cs="Arial"/>
          <w:szCs w:val="28"/>
        </w:rPr>
        <w:fldChar w:fldCharType="separate"/>
      </w:r>
      <w:r w:rsidRPr="00370DAB">
        <w:rPr>
          <w:rFonts w:cs="Arial"/>
          <w:szCs w:val="28"/>
        </w:rPr>
        <w:t>(Whitney et al. 2018, Eitzinger et al. 2021)</w:t>
      </w:r>
      <w:r w:rsidR="00320A0B" w:rsidRPr="00370DAB">
        <w:rPr>
          <w:rFonts w:cs="Arial"/>
          <w:szCs w:val="28"/>
        </w:rPr>
        <w:fldChar w:fldCharType="end"/>
      </w:r>
      <w:r w:rsidRPr="00370DAB">
        <w:rPr>
          <w:rFonts w:cs="Arial"/>
          <w:szCs w:val="28"/>
        </w:rPr>
        <w:t>. However,</w:t>
      </w:r>
      <w:r w:rsidRPr="00370DAB">
        <w:rPr>
          <w:rFonts w:cs="Arial" w:hint="eastAsia"/>
          <w:szCs w:val="28"/>
        </w:rPr>
        <w:t xml:space="preserve"> our results suggest that their</w:t>
      </w:r>
      <w:r w:rsidRPr="00370DAB">
        <w:rPr>
          <w:rFonts w:cs="Arial"/>
          <w:szCs w:val="28"/>
        </w:rPr>
        <w:t xml:space="preserve"> feeding habits </w:t>
      </w:r>
      <w:r w:rsidRPr="00370DAB">
        <w:rPr>
          <w:rFonts w:cs="Arial" w:hint="eastAsia"/>
          <w:szCs w:val="28"/>
        </w:rPr>
        <w:t>might</w:t>
      </w:r>
      <w:r w:rsidRPr="00370DAB">
        <w:rPr>
          <w:rFonts w:cs="Arial"/>
          <w:szCs w:val="28"/>
        </w:rPr>
        <w:t xml:space="preserve"> not be as variable and unpredictable as previously thought</w:t>
      </w:r>
      <w:r w:rsidRPr="00370DAB">
        <w:rPr>
          <w:rFonts w:cs="Arial" w:hint="eastAsia"/>
          <w:szCs w:val="28"/>
        </w:rPr>
        <w:t>.</w:t>
      </w:r>
      <w:r>
        <w:rPr>
          <w:rFonts w:cs="Arial"/>
          <w:szCs w:val="28"/>
        </w:rPr>
        <w:t xml:space="preserve"> </w:t>
      </w:r>
      <w:r>
        <w:rPr>
          <w:rFonts w:cs="Arial" w:hint="eastAsia"/>
          <w:szCs w:val="28"/>
        </w:rPr>
        <w:t>Such</w:t>
      </w:r>
      <w:r w:rsidRPr="00370DAB">
        <w:rPr>
          <w:rFonts w:cs="Arial" w:hint="eastAsia"/>
          <w:szCs w:val="28"/>
        </w:rPr>
        <w:t xml:space="preserve"> consistency in </w:t>
      </w:r>
      <w:r w:rsidRPr="00370DAB">
        <w:rPr>
          <w:rFonts w:cs="Arial"/>
          <w:szCs w:val="28"/>
        </w:rPr>
        <w:t xml:space="preserve">generalist predators’ </w:t>
      </w:r>
      <w:r w:rsidRPr="00370DAB">
        <w:rPr>
          <w:rFonts w:cs="Arial" w:hint="eastAsia"/>
          <w:szCs w:val="28"/>
        </w:rPr>
        <w:t xml:space="preserve">dietary patterns across years </w:t>
      </w:r>
      <w:r w:rsidRPr="00370DAB">
        <w:rPr>
          <w:rFonts w:cs="Arial"/>
          <w:szCs w:val="28"/>
        </w:rPr>
        <w:t>hints</w:t>
      </w:r>
      <w:r w:rsidRPr="00370DAB">
        <w:rPr>
          <w:rFonts w:cs="Arial" w:hint="eastAsia"/>
          <w:szCs w:val="28"/>
        </w:rPr>
        <w:t xml:space="preserve"> </w:t>
      </w:r>
      <w:r w:rsidRPr="00370DAB">
        <w:rPr>
          <w:rFonts w:cs="Arial"/>
          <w:szCs w:val="28"/>
        </w:rPr>
        <w:t xml:space="preserve">at their stable and reliable top-down </w:t>
      </w:r>
      <w:r w:rsidRPr="00370DAB">
        <w:rPr>
          <w:rFonts w:cs="Arial" w:hint="eastAsia"/>
          <w:szCs w:val="28"/>
        </w:rPr>
        <w:t>effect</w:t>
      </w:r>
      <w:r w:rsidRPr="00370DAB">
        <w:rPr>
          <w:rFonts w:cs="Arial"/>
          <w:szCs w:val="28"/>
        </w:rPr>
        <w:t xml:space="preserve"> on pest herbivores</w:t>
      </w:r>
      <w:r w:rsidRPr="00370DAB">
        <w:rPr>
          <w:rFonts w:cs="Arial" w:hint="eastAsia"/>
          <w:szCs w:val="28"/>
        </w:rPr>
        <w:t>, offer</w:t>
      </w:r>
      <w:r w:rsidRPr="00370DAB">
        <w:rPr>
          <w:rFonts w:cs="Arial"/>
          <w:szCs w:val="28"/>
        </w:rPr>
        <w:t>ing</w:t>
      </w:r>
      <w:r w:rsidRPr="00370DAB">
        <w:rPr>
          <w:rFonts w:cs="Arial" w:hint="eastAsia"/>
          <w:szCs w:val="28"/>
        </w:rPr>
        <w:t xml:space="preserve"> a </w:t>
      </w:r>
      <w:r w:rsidRPr="00370DAB">
        <w:rPr>
          <w:rFonts w:cs="Arial"/>
          <w:szCs w:val="28"/>
        </w:rPr>
        <w:t>promising</w:t>
      </w:r>
      <w:r w:rsidRPr="00370DAB">
        <w:rPr>
          <w:rFonts w:cs="Arial" w:hint="eastAsia"/>
          <w:szCs w:val="28"/>
        </w:rPr>
        <w:t xml:space="preserve"> opportunity for </w:t>
      </w:r>
      <w:r w:rsidRPr="00370DAB">
        <w:rPr>
          <w:rFonts w:cs="Arial"/>
          <w:szCs w:val="28"/>
        </w:rPr>
        <w:t>practitioner</w:t>
      </w:r>
      <w:r w:rsidRPr="00370DAB">
        <w:rPr>
          <w:rFonts w:cs="Arial" w:hint="eastAsia"/>
          <w:szCs w:val="28"/>
        </w:rPr>
        <w:t xml:space="preserve">s to incorporate </w:t>
      </w:r>
      <w:r w:rsidRPr="00370DAB">
        <w:rPr>
          <w:rFonts w:cs="Arial"/>
          <w:szCs w:val="28"/>
        </w:rPr>
        <w:t>these</w:t>
      </w:r>
      <w:r w:rsidRPr="00370DAB">
        <w:rPr>
          <w:rFonts w:cs="Arial" w:hint="eastAsia"/>
          <w:szCs w:val="28"/>
        </w:rPr>
        <w:t xml:space="preserve"> predators as biocontrol agents in pest management programs.</w:t>
      </w:r>
    </w:p>
    <w:p w14:paraId="181ED08B" w14:textId="77777777" w:rsidR="008C13C2" w:rsidRPr="00F97B81" w:rsidRDefault="00CC32B1" w:rsidP="00CC0C44">
      <w:pPr>
        <w:rPr>
          <w:rFonts w:cs="Arial"/>
          <w:szCs w:val="28"/>
        </w:rPr>
      </w:pPr>
      <w:r w:rsidRPr="00E50E37">
        <w:rPr>
          <w:rFonts w:cs="Arial" w:hint="eastAsia"/>
          <w:szCs w:val="28"/>
        </w:rPr>
        <w:tab/>
      </w:r>
      <w:r w:rsidR="008C13C2" w:rsidRPr="00E50E37">
        <w:rPr>
          <w:rFonts w:cs="Arial" w:hint="eastAsia"/>
          <w:szCs w:val="28"/>
        </w:rPr>
        <w:t>The two main</w:t>
      </w:r>
      <w:r w:rsidR="008C13C2" w:rsidRPr="00CC32B1">
        <w:rPr>
          <w:rFonts w:cs="Arial" w:hint="eastAsia"/>
          <w:szCs w:val="28"/>
        </w:rPr>
        <w:t xml:space="preserve"> predator </w:t>
      </w:r>
      <w:r w:rsidR="008C13C2" w:rsidRPr="00CC32B1">
        <w:rPr>
          <w:rFonts w:cs="Arial"/>
          <w:szCs w:val="28"/>
        </w:rPr>
        <w:t>groups</w:t>
      </w:r>
      <w:r w:rsidR="008C13C2" w:rsidRPr="00CC32B1">
        <w:rPr>
          <w:rFonts w:cs="Arial" w:hint="eastAsia"/>
          <w:szCs w:val="28"/>
        </w:rPr>
        <w:t xml:space="preserve"> in our study system, spiders and ladybeetles, exhibited distinct</w:t>
      </w:r>
      <w:r w:rsidR="008C13C2" w:rsidRPr="00CC32B1">
        <w:rPr>
          <w:rFonts w:cs="Arial"/>
          <w:szCs w:val="28"/>
        </w:rPr>
        <w:t xml:space="preserve"> dietary patterns</w:t>
      </w:r>
      <w:r w:rsidR="008C13C2" w:rsidRPr="00CC32B1">
        <w:rPr>
          <w:rFonts w:cs="Arial" w:hint="eastAsia"/>
          <w:szCs w:val="28"/>
        </w:rPr>
        <w:t xml:space="preserve"> over the crop season (Fig. 1</w:t>
      </w:r>
      <w:r w:rsidR="003B2FD2">
        <w:rPr>
          <w:rFonts w:cs="Arial" w:hint="eastAsia"/>
          <w:szCs w:val="28"/>
        </w:rPr>
        <w:t>; Fig. 2</w:t>
      </w:r>
      <w:r w:rsidR="008C13C2" w:rsidRPr="00CC32B1">
        <w:rPr>
          <w:rFonts w:cs="Arial" w:hint="eastAsia"/>
          <w:szCs w:val="28"/>
        </w:rPr>
        <w:t>)</w:t>
      </w:r>
      <w:r w:rsidRPr="00CC32B1">
        <w:rPr>
          <w:rFonts w:cs="Arial" w:hint="eastAsia"/>
          <w:szCs w:val="28"/>
        </w:rPr>
        <w:t xml:space="preserve">. </w:t>
      </w:r>
      <w:r w:rsidR="00965CED">
        <w:rPr>
          <w:rFonts w:cs="Arial" w:hint="eastAsia"/>
          <w:szCs w:val="28"/>
        </w:rPr>
        <w:t xml:space="preserve">Such distinct patterns may </w:t>
      </w:r>
      <w:r w:rsidR="00965CED" w:rsidRPr="00965CED">
        <w:rPr>
          <w:rFonts w:cs="Arial" w:hint="eastAsia"/>
          <w:szCs w:val="28"/>
        </w:rPr>
        <w:t xml:space="preserve">be </w:t>
      </w:r>
      <w:r w:rsidR="00965CED">
        <w:rPr>
          <w:rFonts w:cs="Arial"/>
          <w:szCs w:val="28"/>
        </w:rPr>
        <w:t>due to the difference</w:t>
      </w:r>
      <w:r w:rsidR="008C13C2" w:rsidRPr="00965CED">
        <w:rPr>
          <w:rFonts w:cs="Arial"/>
          <w:szCs w:val="28"/>
        </w:rPr>
        <w:t xml:space="preserve"> in their f</w:t>
      </w:r>
      <w:r w:rsidRPr="00965CED">
        <w:rPr>
          <w:rFonts w:cs="Arial" w:hint="eastAsia"/>
          <w:szCs w:val="28"/>
        </w:rPr>
        <w:t>orag</w:t>
      </w:r>
      <w:r w:rsidR="008C13C2" w:rsidRPr="00965CED">
        <w:rPr>
          <w:rFonts w:cs="Arial"/>
          <w:szCs w:val="28"/>
        </w:rPr>
        <w:t xml:space="preserve">ing </w:t>
      </w:r>
      <w:r w:rsidRPr="00965CED">
        <w:rPr>
          <w:rFonts w:cs="Arial" w:hint="eastAsia"/>
          <w:szCs w:val="28"/>
        </w:rPr>
        <w:t>modes</w:t>
      </w:r>
      <w:r w:rsidR="00965CED" w:rsidRPr="00965CED">
        <w:rPr>
          <w:rFonts w:cs="Arial"/>
          <w:szCs w:val="28"/>
        </w:rPr>
        <w:t>—sit-and-wait</w:t>
      </w:r>
      <w:r w:rsidR="00965CED" w:rsidRPr="00965CED">
        <w:rPr>
          <w:rFonts w:cs="Arial" w:hint="eastAsia"/>
          <w:szCs w:val="28"/>
        </w:rPr>
        <w:t xml:space="preserve"> vs. </w:t>
      </w:r>
      <w:r w:rsidR="00965CED" w:rsidRPr="00965CED">
        <w:rPr>
          <w:rFonts w:cs="Arial"/>
          <w:szCs w:val="28"/>
        </w:rPr>
        <w:t>active-pursuit</w:t>
      </w:r>
      <w:r w:rsidR="00965CED">
        <w:rPr>
          <w:rFonts w:cs="Arial" w:hint="eastAsia"/>
          <w:szCs w:val="28"/>
        </w:rPr>
        <w:t>, which could largely affect</w:t>
      </w:r>
      <w:r w:rsidR="00965CED" w:rsidRPr="00965CED">
        <w:rPr>
          <w:rFonts w:cs="Arial"/>
          <w:szCs w:val="28"/>
        </w:rPr>
        <w:t xml:space="preserve"> prey cap</w:t>
      </w:r>
      <w:r w:rsidR="00965CED">
        <w:rPr>
          <w:rFonts w:cs="Arial"/>
          <w:szCs w:val="28"/>
        </w:rPr>
        <w:t>ture and thus diet compositions</w:t>
      </w:r>
      <w:r w:rsidR="008A42B1" w:rsidRPr="00965CED">
        <w:rPr>
          <w:rFonts w:cs="Arial" w:hint="eastAsia"/>
          <w:szCs w:val="28"/>
        </w:rPr>
        <w:t xml:space="preserve"> </w:t>
      </w:r>
      <w:r w:rsidR="00320A0B" w:rsidRPr="00965CED">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 </w:instrText>
      </w:r>
      <w:r w:rsidR="00320A0B">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DATA </w:instrText>
      </w:r>
      <w:r w:rsidR="00320A0B">
        <w:rPr>
          <w:rFonts w:cs="Arial"/>
          <w:szCs w:val="28"/>
        </w:rPr>
      </w:r>
      <w:r w:rsidR="00320A0B">
        <w:rPr>
          <w:rFonts w:cs="Arial"/>
          <w:szCs w:val="28"/>
        </w:rPr>
        <w:fldChar w:fldCharType="end"/>
      </w:r>
      <w:r w:rsidR="00320A0B" w:rsidRPr="00965CED">
        <w:rPr>
          <w:rFonts w:cs="Arial"/>
          <w:szCs w:val="28"/>
        </w:rPr>
      </w:r>
      <w:r w:rsidR="00320A0B" w:rsidRPr="00965CED">
        <w:rPr>
          <w:rFonts w:cs="Arial"/>
          <w:szCs w:val="28"/>
        </w:rPr>
        <w:fldChar w:fldCharType="separate"/>
      </w:r>
      <w:r w:rsidR="00DB35B6">
        <w:rPr>
          <w:rFonts w:cs="Arial"/>
          <w:noProof/>
          <w:szCs w:val="28"/>
        </w:rPr>
        <w:t>(Allan et al. 1987, Nyffeler 1999, Klecka and Boukal 2013)</w:t>
      </w:r>
      <w:r w:rsidR="00320A0B" w:rsidRPr="00965CED">
        <w:rPr>
          <w:rFonts w:cs="Arial"/>
          <w:szCs w:val="28"/>
        </w:rPr>
        <w:fldChar w:fldCharType="end"/>
      </w:r>
      <w:r w:rsidR="008C13C2" w:rsidRPr="00965CED">
        <w:rPr>
          <w:rFonts w:cs="Arial"/>
          <w:szCs w:val="28"/>
        </w:rPr>
        <w:t>.</w:t>
      </w:r>
      <w:r w:rsidR="005D745A">
        <w:rPr>
          <w:rFonts w:cs="Arial" w:hint="eastAsia"/>
          <w:szCs w:val="28"/>
        </w:rPr>
        <w:t xml:space="preserve"> </w:t>
      </w:r>
      <w:r w:rsidR="000E2216" w:rsidRPr="009710EF">
        <w:rPr>
          <w:rFonts w:cs="Arial" w:hint="eastAsia"/>
          <w:szCs w:val="28"/>
        </w:rPr>
        <w:t xml:space="preserve">Long-jawed </w:t>
      </w:r>
      <w:r w:rsidRPr="009710EF">
        <w:rPr>
          <w:rFonts w:cs="Arial" w:hint="eastAsia"/>
          <w:szCs w:val="28"/>
        </w:rPr>
        <w:t>orb-weaver</w:t>
      </w:r>
      <w:r w:rsidR="00DB35B6" w:rsidRPr="009710EF">
        <w:rPr>
          <w:rFonts w:cs="Arial" w:hint="eastAsia"/>
          <w:szCs w:val="28"/>
        </w:rPr>
        <w:t>s</w:t>
      </w:r>
      <w:r w:rsidR="000E2216" w:rsidRPr="009710EF">
        <w:rPr>
          <w:rFonts w:cs="Arial" w:hint="eastAsia"/>
          <w:szCs w:val="28"/>
        </w:rPr>
        <w:t xml:space="preserve"> </w:t>
      </w:r>
      <w:r w:rsidR="000E2216" w:rsidRPr="009710EF">
        <w:rPr>
          <w:rFonts w:cs="Arial"/>
          <w:szCs w:val="28"/>
        </w:rPr>
        <w:t>(Tetragnathidae)</w:t>
      </w:r>
      <w:r w:rsidR="000E2216" w:rsidRPr="009710EF">
        <w:rPr>
          <w:rFonts w:cs="Arial" w:hint="eastAsia"/>
          <w:szCs w:val="28"/>
        </w:rPr>
        <w:t xml:space="preserve">, </w:t>
      </w:r>
      <w:r w:rsidR="00181649" w:rsidRPr="009710EF">
        <w:rPr>
          <w:rFonts w:cs="Arial" w:hint="eastAsia"/>
          <w:szCs w:val="28"/>
        </w:rPr>
        <w:t xml:space="preserve">the most abundant </w:t>
      </w:r>
      <w:r w:rsidR="00DB35B6" w:rsidRPr="009710EF">
        <w:rPr>
          <w:rFonts w:cs="Arial" w:hint="eastAsia"/>
          <w:szCs w:val="28"/>
        </w:rPr>
        <w:t>family</w:t>
      </w:r>
      <w:r w:rsidR="008C13C2" w:rsidRPr="009710EF">
        <w:rPr>
          <w:rFonts w:cs="Arial"/>
          <w:szCs w:val="28"/>
        </w:rPr>
        <w:t xml:space="preserve"> in our </w:t>
      </w:r>
      <w:r w:rsidR="00DB35B6" w:rsidRPr="009710EF">
        <w:rPr>
          <w:rFonts w:cs="Arial" w:hint="eastAsia"/>
          <w:szCs w:val="28"/>
        </w:rPr>
        <w:t>spider</w:t>
      </w:r>
      <w:r w:rsidR="00181649" w:rsidRPr="009710EF">
        <w:rPr>
          <w:rFonts w:cs="Arial" w:hint="eastAsia"/>
          <w:szCs w:val="28"/>
        </w:rPr>
        <w:t xml:space="preserve"> </w:t>
      </w:r>
      <w:r w:rsidR="000E2216" w:rsidRPr="009710EF">
        <w:rPr>
          <w:rFonts w:cs="Arial" w:hint="eastAsia"/>
          <w:szCs w:val="28"/>
        </w:rPr>
        <w:t>sample</w:t>
      </w:r>
      <w:r w:rsidR="00181649" w:rsidRPr="009710EF">
        <w:rPr>
          <w:rFonts w:cs="Arial" w:hint="eastAsia"/>
          <w:szCs w:val="28"/>
        </w:rPr>
        <w:t>s</w:t>
      </w:r>
      <w:r w:rsidR="000E2216" w:rsidRPr="009710EF">
        <w:rPr>
          <w:rFonts w:cs="Arial" w:hint="eastAsia"/>
          <w:szCs w:val="28"/>
        </w:rPr>
        <w:t xml:space="preserve">, </w:t>
      </w:r>
      <w:r w:rsidR="00DB35B6" w:rsidRPr="009710EF">
        <w:rPr>
          <w:rFonts w:cs="Arial" w:hint="eastAsia"/>
          <w:szCs w:val="28"/>
        </w:rPr>
        <w:t>are</w:t>
      </w:r>
      <w:r w:rsidR="00181649" w:rsidRPr="009710EF">
        <w:rPr>
          <w:rFonts w:cs="Arial" w:hint="eastAsia"/>
          <w:szCs w:val="28"/>
        </w:rPr>
        <w:t xml:space="preserve"> </w:t>
      </w:r>
      <w:r w:rsidRPr="009710EF">
        <w:rPr>
          <w:rFonts w:cs="Arial"/>
          <w:szCs w:val="28"/>
        </w:rPr>
        <w:t>sit-and-wait</w:t>
      </w:r>
      <w:r w:rsidR="00181649" w:rsidRPr="009710EF">
        <w:rPr>
          <w:rFonts w:cs="Arial" w:hint="eastAsia"/>
          <w:szCs w:val="28"/>
        </w:rPr>
        <w:t xml:space="preserve"> predator</w:t>
      </w:r>
      <w:r w:rsidR="00DB35B6" w:rsidRPr="009710EF">
        <w:rPr>
          <w:rFonts w:cs="Arial" w:hint="eastAsia"/>
          <w:szCs w:val="28"/>
        </w:rPr>
        <w:t>s</w:t>
      </w:r>
      <w:r w:rsidR="008C13C2" w:rsidRPr="009710EF">
        <w:rPr>
          <w:rFonts w:cs="Arial"/>
          <w:szCs w:val="28"/>
        </w:rPr>
        <w:t xml:space="preserve"> </w:t>
      </w:r>
      <w:r w:rsidR="00181649" w:rsidRPr="009710EF">
        <w:rPr>
          <w:rFonts w:cs="Arial"/>
          <w:szCs w:val="28"/>
        </w:rPr>
        <w:t xml:space="preserve">and </w:t>
      </w:r>
      <w:r w:rsidR="00181649" w:rsidRPr="009710EF">
        <w:rPr>
          <w:rFonts w:cs="Arial" w:hint="eastAsia"/>
          <w:szCs w:val="28"/>
        </w:rPr>
        <w:t>encounter prey</w:t>
      </w:r>
      <w:r w:rsidR="002D6449" w:rsidRPr="009710EF">
        <w:rPr>
          <w:rFonts w:cs="Arial" w:hint="eastAsia"/>
          <w:szCs w:val="28"/>
        </w:rPr>
        <w:t xml:space="preserve"> in a </w:t>
      </w:r>
      <w:r w:rsidR="00181649" w:rsidRPr="009710EF">
        <w:rPr>
          <w:rFonts w:cs="Arial" w:hint="eastAsia"/>
          <w:szCs w:val="28"/>
        </w:rPr>
        <w:t>passive</w:t>
      </w:r>
      <w:r w:rsidR="002D6449" w:rsidRPr="009710EF">
        <w:rPr>
          <w:rFonts w:cs="Arial" w:hint="eastAsia"/>
          <w:szCs w:val="28"/>
        </w:rPr>
        <w:t xml:space="preserve"> manner</w:t>
      </w:r>
      <w:r w:rsidR="00181649" w:rsidRPr="009710EF">
        <w:rPr>
          <w:rFonts w:cs="Arial" w:hint="eastAsia"/>
          <w:szCs w:val="28"/>
        </w:rPr>
        <w:t>.</w:t>
      </w:r>
      <w:r w:rsidR="002D6449" w:rsidRPr="009710EF">
        <w:rPr>
          <w:rFonts w:cs="Arial" w:hint="eastAsia"/>
          <w:szCs w:val="28"/>
        </w:rPr>
        <w:t xml:space="preserve"> Therefore</w:t>
      </w:r>
      <w:r w:rsidR="00181649" w:rsidRPr="009710EF">
        <w:rPr>
          <w:rFonts w:cs="Arial" w:hint="eastAsia"/>
          <w:szCs w:val="28"/>
        </w:rPr>
        <w:t>,</w:t>
      </w:r>
      <w:r w:rsidR="00181649" w:rsidRPr="009710EF">
        <w:rPr>
          <w:rFonts w:cs="Arial"/>
          <w:szCs w:val="28"/>
        </w:rPr>
        <w:t xml:space="preserve"> </w:t>
      </w:r>
      <w:r w:rsidR="00181649" w:rsidRPr="009710EF">
        <w:rPr>
          <w:rFonts w:cs="Arial" w:hint="eastAsia"/>
          <w:szCs w:val="28"/>
        </w:rPr>
        <w:t>its</w:t>
      </w:r>
      <w:r w:rsidR="008C13C2" w:rsidRPr="009710EF">
        <w:rPr>
          <w:rFonts w:cs="Arial"/>
          <w:szCs w:val="28"/>
        </w:rPr>
        <w:t xml:space="preserve"> diet composition</w:t>
      </w:r>
      <w:r w:rsidR="00181649" w:rsidRPr="009710EF">
        <w:rPr>
          <w:rFonts w:cs="Arial" w:hint="eastAsia"/>
          <w:szCs w:val="28"/>
        </w:rPr>
        <w:t>s</w:t>
      </w:r>
      <w:r w:rsidR="008C13C2" w:rsidRPr="009710EF">
        <w:rPr>
          <w:rFonts w:cs="Arial"/>
          <w:szCs w:val="28"/>
        </w:rPr>
        <w:t xml:space="preserve"> </w:t>
      </w:r>
      <w:r w:rsidR="00F9624E" w:rsidRPr="009710EF">
        <w:rPr>
          <w:rFonts w:cs="Arial" w:hint="eastAsia"/>
          <w:szCs w:val="28"/>
        </w:rPr>
        <w:t xml:space="preserve">would be </w:t>
      </w:r>
      <w:r w:rsidR="008C13C2" w:rsidRPr="009710EF">
        <w:rPr>
          <w:rFonts w:cs="Arial"/>
          <w:szCs w:val="28"/>
        </w:rPr>
        <w:t xml:space="preserve"> </w:t>
      </w:r>
      <w:r w:rsidR="00F9624E" w:rsidRPr="009710EF">
        <w:rPr>
          <w:rFonts w:cs="Arial" w:hint="eastAsia"/>
          <w:szCs w:val="28"/>
        </w:rPr>
        <w:t>associated with</w:t>
      </w:r>
      <w:r w:rsidR="008C13C2" w:rsidRPr="009710EF">
        <w:rPr>
          <w:rFonts w:cs="Arial"/>
          <w:szCs w:val="28"/>
        </w:rPr>
        <w:t xml:space="preserve"> the relative abundances of th</w:t>
      </w:r>
      <w:r w:rsidR="002D6449" w:rsidRPr="009710EF">
        <w:rPr>
          <w:rFonts w:cs="Arial"/>
          <w:szCs w:val="28"/>
        </w:rPr>
        <w:t xml:space="preserve">e prey items in </w:t>
      </w:r>
      <w:r w:rsidR="002D6449" w:rsidRPr="009710EF">
        <w:rPr>
          <w:rFonts w:cs="Arial" w:hint="eastAsia"/>
          <w:szCs w:val="28"/>
        </w:rPr>
        <w:t>close</w:t>
      </w:r>
      <w:r w:rsidR="002D6449" w:rsidRPr="009710EF">
        <w:rPr>
          <w:rFonts w:cs="Arial"/>
          <w:szCs w:val="28"/>
        </w:rPr>
        <w:t xml:space="preserve"> </w:t>
      </w:r>
      <w:r w:rsidR="002D6449" w:rsidRPr="009710EF">
        <w:rPr>
          <w:rFonts w:cs="Arial" w:hint="eastAsia"/>
          <w:szCs w:val="28"/>
        </w:rPr>
        <w:t>proximity</w:t>
      </w:r>
      <w:r w:rsidR="00181649" w:rsidRPr="009710EF">
        <w:rPr>
          <w:rFonts w:cs="Arial" w:hint="eastAsia"/>
          <w:szCs w:val="28"/>
        </w:rPr>
        <w:t xml:space="preserve"> </w:t>
      </w:r>
      <w:r w:rsidR="00320A0B" w:rsidRPr="009710EF">
        <w:rPr>
          <w:rFonts w:cs="Arial"/>
          <w:szCs w:val="28"/>
        </w:rPr>
        <w:fldChar w:fldCharType="begin"/>
      </w:r>
      <w:r w:rsidR="00181649" w:rsidRPr="009710EF">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320A0B" w:rsidRPr="009710EF">
        <w:rPr>
          <w:rFonts w:cs="Arial"/>
          <w:szCs w:val="28"/>
        </w:rPr>
        <w:fldChar w:fldCharType="separate"/>
      </w:r>
      <w:r w:rsidR="00181649" w:rsidRPr="009710EF">
        <w:rPr>
          <w:rFonts w:cs="Arial"/>
          <w:noProof/>
          <w:szCs w:val="28"/>
        </w:rPr>
        <w:t>(Nyffeler 1999)</w:t>
      </w:r>
      <w:r w:rsidR="00320A0B" w:rsidRPr="009710EF">
        <w:rPr>
          <w:rFonts w:cs="Arial"/>
          <w:szCs w:val="28"/>
        </w:rPr>
        <w:fldChar w:fldCharType="end"/>
      </w:r>
      <w:r w:rsidR="008C13C2" w:rsidRPr="009710EF">
        <w:rPr>
          <w:rFonts w:cs="Arial"/>
          <w:szCs w:val="28"/>
        </w:rPr>
        <w:t xml:space="preserve">. </w:t>
      </w:r>
      <w:r w:rsidR="00F9624E" w:rsidRPr="009710EF">
        <w:rPr>
          <w:rFonts w:cs="Arial" w:hint="eastAsia"/>
          <w:szCs w:val="28"/>
        </w:rPr>
        <w:t>O</w:t>
      </w:r>
      <w:r w:rsidR="00F9624E" w:rsidRPr="009710EF">
        <w:rPr>
          <w:rFonts w:cs="Arial"/>
          <w:szCs w:val="28"/>
        </w:rPr>
        <w:t xml:space="preserve">ur </w:t>
      </w:r>
      <w:r w:rsidR="00F9624E" w:rsidRPr="009710EF">
        <w:rPr>
          <w:rFonts w:cs="Arial" w:hint="eastAsia"/>
          <w:szCs w:val="28"/>
        </w:rPr>
        <w:t>findings</w:t>
      </w:r>
      <w:r w:rsidR="00F9624E" w:rsidRPr="009710EF">
        <w:rPr>
          <w:rFonts w:cs="Arial"/>
          <w:szCs w:val="28"/>
        </w:rPr>
        <w:t xml:space="preserve"> support this explanation that</w:t>
      </w:r>
      <w:r w:rsidR="00F9624E" w:rsidRPr="009710EF">
        <w:rPr>
          <w:rFonts w:cs="Arial" w:hint="eastAsia"/>
          <w:szCs w:val="28"/>
        </w:rPr>
        <w:t xml:space="preserve"> the</w:t>
      </w:r>
      <w:r w:rsidR="00F9624E" w:rsidRPr="009710EF">
        <w:rPr>
          <w:rFonts w:cs="Arial"/>
          <w:szCs w:val="28"/>
        </w:rPr>
        <w:t xml:space="preserve"> </w:t>
      </w:r>
      <w:r w:rsidR="00F9624E" w:rsidRPr="009710EF">
        <w:rPr>
          <w:rFonts w:cs="Arial" w:hint="eastAsia"/>
          <w:szCs w:val="28"/>
        </w:rPr>
        <w:t>proportions of different prey sources</w:t>
      </w:r>
      <w:r w:rsidR="00F9624E" w:rsidRPr="009710EF">
        <w:rPr>
          <w:rFonts w:cs="Arial"/>
          <w:szCs w:val="28"/>
        </w:rPr>
        <w:t xml:space="preserve"> consum</w:t>
      </w:r>
      <w:r w:rsidR="00F9624E" w:rsidRPr="009710EF">
        <w:rPr>
          <w:rFonts w:cs="Arial" w:hint="eastAsia"/>
          <w:szCs w:val="28"/>
        </w:rPr>
        <w:t>ed in spiders</w:t>
      </w:r>
      <w:r w:rsidR="00F9624E" w:rsidRPr="009710EF">
        <w:rPr>
          <w:rFonts w:cs="Arial"/>
          <w:szCs w:val="28"/>
        </w:rPr>
        <w:t>’</w:t>
      </w:r>
      <w:r w:rsidR="00F9624E" w:rsidRPr="009710EF">
        <w:rPr>
          <w:rFonts w:cs="Arial" w:hint="eastAsia"/>
          <w:szCs w:val="28"/>
        </w:rPr>
        <w:t xml:space="preserve"> diet</w:t>
      </w:r>
      <w:r w:rsidR="00F9624E" w:rsidRPr="009710EF">
        <w:rPr>
          <w:rFonts w:cs="Arial"/>
          <w:szCs w:val="28"/>
        </w:rPr>
        <w:t xml:space="preserve">s </w:t>
      </w:r>
      <w:r w:rsidR="00F9624E" w:rsidRPr="009710EF">
        <w:rPr>
          <w:rFonts w:cs="Arial" w:hint="eastAsia"/>
          <w:szCs w:val="28"/>
        </w:rPr>
        <w:t xml:space="preserve">partly </w:t>
      </w:r>
      <w:commentRangeStart w:id="12"/>
      <w:r w:rsidR="00F9624E" w:rsidRPr="009710EF">
        <w:rPr>
          <w:rFonts w:cs="Arial" w:hint="eastAsia"/>
          <w:szCs w:val="28"/>
        </w:rPr>
        <w:t xml:space="preserve">correspond to </w:t>
      </w:r>
      <w:r w:rsidR="00F9624E" w:rsidRPr="009710EF">
        <w:rPr>
          <w:rFonts w:cs="Arial"/>
          <w:szCs w:val="28"/>
        </w:rPr>
        <w:t xml:space="preserve">the relative abundances of </w:t>
      </w:r>
      <w:commentRangeEnd w:id="12"/>
      <w:r w:rsidR="009157EA">
        <w:rPr>
          <w:rStyle w:val="aa"/>
        </w:rPr>
        <w:commentReference w:id="12"/>
      </w:r>
      <w:r w:rsidR="00F9624E" w:rsidRPr="009710EF">
        <w:rPr>
          <w:rFonts w:cs="Arial"/>
          <w:szCs w:val="28"/>
        </w:rPr>
        <w:t>these sources in the field</w:t>
      </w:r>
      <w:r w:rsidR="00F9624E" w:rsidRPr="009710EF">
        <w:rPr>
          <w:rFonts w:cs="Arial" w:hint="eastAsia"/>
          <w:szCs w:val="28"/>
        </w:rPr>
        <w:t xml:space="preserve"> (Fig. 1b; Fig. </w:t>
      </w:r>
      <w:r w:rsidR="001D12BD">
        <w:rPr>
          <w:rFonts w:cs="Arial" w:hint="eastAsia"/>
          <w:szCs w:val="28"/>
        </w:rPr>
        <w:t>3</w:t>
      </w:r>
      <w:r w:rsidR="00F9624E" w:rsidRPr="009710EF">
        <w:rPr>
          <w:rFonts w:cs="Arial" w:hint="eastAsia"/>
          <w:szCs w:val="28"/>
        </w:rPr>
        <w:t xml:space="preserve">). </w:t>
      </w:r>
      <w:r w:rsidR="00D63CFE" w:rsidRPr="009710EF">
        <w:rPr>
          <w:rFonts w:cs="Arial" w:hint="eastAsia"/>
          <w:szCs w:val="28"/>
        </w:rPr>
        <w:t xml:space="preserve">Moreover, </w:t>
      </w:r>
      <w:r w:rsidR="006A4BD0" w:rsidRPr="009710EF">
        <w:rPr>
          <w:rFonts w:cs="Arial"/>
          <w:szCs w:val="28"/>
        </w:rPr>
        <w:t xml:space="preserve">sit-and-wait </w:t>
      </w:r>
      <w:r w:rsidR="00F9624E" w:rsidRPr="009710EF">
        <w:rPr>
          <w:rFonts w:cs="Arial" w:hint="eastAsia"/>
          <w:szCs w:val="28"/>
        </w:rPr>
        <w:t>predators</w:t>
      </w:r>
      <w:r w:rsidR="006A4BD0" w:rsidRPr="009710EF">
        <w:rPr>
          <w:rFonts w:cs="Arial"/>
          <w:szCs w:val="28"/>
        </w:rPr>
        <w:t xml:space="preserve"> </w:t>
      </w:r>
      <w:r w:rsidR="00F652B7" w:rsidRPr="009710EF">
        <w:rPr>
          <w:rFonts w:cs="Arial" w:hint="eastAsia"/>
          <w:szCs w:val="28"/>
        </w:rPr>
        <w:t>are more likely to</w:t>
      </w:r>
      <w:r w:rsidR="006A4BD0" w:rsidRPr="009710EF">
        <w:rPr>
          <w:rFonts w:cs="Arial"/>
          <w:szCs w:val="28"/>
        </w:rPr>
        <w:t xml:space="preserve"> </w:t>
      </w:r>
      <w:r w:rsidR="00F652B7" w:rsidRPr="009710EF">
        <w:rPr>
          <w:rFonts w:cs="Arial" w:hint="eastAsia"/>
          <w:szCs w:val="28"/>
        </w:rPr>
        <w:t>capture</w:t>
      </w:r>
      <w:r w:rsidR="006A4BD0" w:rsidRPr="009710EF">
        <w:rPr>
          <w:rFonts w:cs="Arial"/>
          <w:szCs w:val="28"/>
        </w:rPr>
        <w:t xml:space="preserve"> prey</w:t>
      </w:r>
      <w:r w:rsidR="00F652B7" w:rsidRPr="009710EF">
        <w:rPr>
          <w:rFonts w:cs="Arial" w:hint="eastAsia"/>
          <w:szCs w:val="28"/>
        </w:rPr>
        <w:t xml:space="preserve"> with higher mobility and activity levels</w:t>
      </w:r>
      <w:r w:rsidR="006A4BD0" w:rsidRPr="009710EF">
        <w:rPr>
          <w:rFonts w:cs="Arial" w:hint="eastAsia"/>
          <w:szCs w:val="28"/>
        </w:rPr>
        <w:t xml:space="preserve"> </w:t>
      </w:r>
      <w:r w:rsidR="00320A0B" w:rsidRPr="009710EF">
        <w:rPr>
          <w:rFonts w:cs="Arial"/>
          <w:szCs w:val="28"/>
        </w:rPr>
        <w:fldChar w:fldCharType="begin"/>
      </w:r>
      <w:r w:rsidR="00F9624E" w:rsidRPr="009710EF">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320A0B" w:rsidRPr="009710EF">
        <w:rPr>
          <w:rFonts w:cs="Arial"/>
          <w:szCs w:val="28"/>
        </w:rPr>
        <w:fldChar w:fldCharType="separate"/>
      </w:r>
      <w:r w:rsidR="00F9624E" w:rsidRPr="009710EF">
        <w:rPr>
          <w:rFonts w:cs="Arial"/>
          <w:noProof/>
          <w:szCs w:val="28"/>
        </w:rPr>
        <w:t>(Haraguchi et al. 2013)</w:t>
      </w:r>
      <w:r w:rsidR="00320A0B" w:rsidRPr="009710EF">
        <w:rPr>
          <w:rFonts w:cs="Arial"/>
          <w:szCs w:val="28"/>
        </w:rPr>
        <w:fldChar w:fldCharType="end"/>
      </w:r>
      <w:r w:rsidR="00F9624E" w:rsidRPr="009710EF">
        <w:rPr>
          <w:rFonts w:cs="Arial" w:hint="eastAsia"/>
          <w:szCs w:val="28"/>
        </w:rPr>
        <w:t xml:space="preserve">. Since </w:t>
      </w:r>
      <w:r w:rsidR="00F9624E" w:rsidRPr="009710EF">
        <w:rPr>
          <w:rFonts w:cs="Arial" w:hint="eastAsia"/>
          <w:szCs w:val="28"/>
        </w:rPr>
        <w:lastRenderedPageBreak/>
        <w:t>detritivores and tourist herbivores</w:t>
      </w:r>
      <w:r w:rsidR="00D63CFE" w:rsidRPr="009710EF">
        <w:rPr>
          <w:rFonts w:cs="Arial" w:hint="eastAsia"/>
          <w:szCs w:val="28"/>
        </w:rPr>
        <w:t xml:space="preserve"> are </w:t>
      </w:r>
      <w:r w:rsidR="00F9624E" w:rsidRPr="009710EF">
        <w:rPr>
          <w:rFonts w:cs="Arial" w:hint="eastAsia"/>
          <w:szCs w:val="28"/>
        </w:rPr>
        <w:t>comparatively</w:t>
      </w:r>
      <w:r w:rsidR="00D63CFE" w:rsidRPr="009710EF">
        <w:rPr>
          <w:rFonts w:cs="Arial" w:hint="eastAsia"/>
          <w:szCs w:val="28"/>
        </w:rPr>
        <w:t xml:space="preserve"> more active </w:t>
      </w:r>
      <w:r w:rsidR="00F9624E" w:rsidRPr="009710EF">
        <w:rPr>
          <w:rFonts w:cs="Arial" w:hint="eastAsia"/>
          <w:szCs w:val="28"/>
        </w:rPr>
        <w:t xml:space="preserve">than </w:t>
      </w:r>
      <w:r w:rsidR="0062770D" w:rsidRPr="009710EF">
        <w:rPr>
          <w:rFonts w:cs="Arial" w:hint="eastAsia"/>
          <w:szCs w:val="28"/>
        </w:rPr>
        <w:t>r</w:t>
      </w:r>
      <w:r w:rsidR="00D63CFE" w:rsidRPr="009710EF">
        <w:rPr>
          <w:rFonts w:cs="Arial" w:hint="eastAsia"/>
          <w:szCs w:val="28"/>
        </w:rPr>
        <w:t>ice herbivores</w:t>
      </w:r>
      <w:r w:rsidR="00E5556E" w:rsidRPr="009710EF">
        <w:rPr>
          <w:rFonts w:cs="Arial" w:hint="eastAsia"/>
          <w:szCs w:val="28"/>
        </w:rPr>
        <w:t xml:space="preserve">, </w:t>
      </w:r>
      <w:r w:rsidR="00F9624E" w:rsidRPr="009710EF">
        <w:rPr>
          <w:rFonts w:cs="Arial" w:hint="eastAsia"/>
          <w:szCs w:val="28"/>
        </w:rPr>
        <w:t>the</w:t>
      </w:r>
      <w:r w:rsidR="0062770D" w:rsidRPr="009710EF">
        <w:rPr>
          <w:rFonts w:cs="Arial" w:hint="eastAsia"/>
          <w:szCs w:val="28"/>
        </w:rPr>
        <w:t>y could be more vulnerable to</w:t>
      </w:r>
      <w:r w:rsidR="00E5556E" w:rsidRPr="009710EF">
        <w:rPr>
          <w:rFonts w:cs="Arial" w:hint="eastAsia"/>
          <w:szCs w:val="28"/>
        </w:rPr>
        <w:t xml:space="preserve"> </w:t>
      </w:r>
      <w:r w:rsidR="00F9624E" w:rsidRPr="009710EF">
        <w:rPr>
          <w:rFonts w:cs="Arial" w:hint="eastAsia"/>
          <w:szCs w:val="28"/>
        </w:rPr>
        <w:t>capture</w:t>
      </w:r>
      <w:r w:rsidR="0062770D" w:rsidRPr="009710EF">
        <w:rPr>
          <w:rFonts w:cs="Arial" w:hint="eastAsia"/>
          <w:szCs w:val="28"/>
        </w:rPr>
        <w:t xml:space="preserve"> </w:t>
      </w:r>
      <w:r w:rsidR="009710EF">
        <w:rPr>
          <w:rFonts w:cs="Arial" w:hint="eastAsia"/>
          <w:szCs w:val="28"/>
        </w:rPr>
        <w:t xml:space="preserve">by these </w:t>
      </w:r>
      <w:r w:rsidR="009710EF" w:rsidRPr="009710EF">
        <w:rPr>
          <w:rFonts w:cs="Arial" w:hint="eastAsia"/>
          <w:szCs w:val="28"/>
        </w:rPr>
        <w:t>orb-weavers</w:t>
      </w:r>
      <w:r w:rsidR="009710EF">
        <w:rPr>
          <w:rFonts w:cs="Arial" w:hint="eastAsia"/>
          <w:szCs w:val="28"/>
        </w:rPr>
        <w:t xml:space="preserve"> </w:t>
      </w:r>
      <w:r w:rsidR="007D161E" w:rsidRPr="009710EF">
        <w:rPr>
          <w:rFonts w:cs="Arial" w:hint="eastAsia"/>
          <w:szCs w:val="28"/>
        </w:rPr>
        <w:t xml:space="preserve">and thus contribute more to </w:t>
      </w:r>
      <w:r w:rsidR="009710EF">
        <w:rPr>
          <w:rFonts w:cs="Arial" w:hint="eastAsia"/>
          <w:szCs w:val="28"/>
        </w:rPr>
        <w:t>the</w:t>
      </w:r>
      <w:r w:rsidR="007D161E" w:rsidRPr="009710EF">
        <w:rPr>
          <w:rFonts w:cs="Arial" w:hint="eastAsia"/>
          <w:szCs w:val="28"/>
        </w:rPr>
        <w:t xml:space="preserve"> diet at early crop stage (Fig. 1b).</w:t>
      </w:r>
      <w:r w:rsidR="00D37440">
        <w:rPr>
          <w:rFonts w:cs="Arial" w:hint="eastAsia"/>
          <w:szCs w:val="28"/>
        </w:rPr>
        <w:t xml:space="preserve"> </w:t>
      </w:r>
      <w:r w:rsidR="00B72CA7">
        <w:rPr>
          <w:rFonts w:cs="Arial" w:hint="eastAsia"/>
          <w:szCs w:val="28"/>
        </w:rPr>
        <w:t>By contrast</w:t>
      </w:r>
      <w:r w:rsidR="008C13C2" w:rsidRPr="00D37440">
        <w:rPr>
          <w:rFonts w:cs="Arial"/>
          <w:szCs w:val="28"/>
        </w:rPr>
        <w:t xml:space="preserve">, </w:t>
      </w:r>
      <w:r w:rsidR="008C13C2" w:rsidRPr="00D37440">
        <w:rPr>
          <w:rFonts w:cs="Arial" w:hint="eastAsia"/>
          <w:szCs w:val="28"/>
        </w:rPr>
        <w:t>l</w:t>
      </w:r>
      <w:r w:rsidR="008C13C2" w:rsidRPr="00D37440">
        <w:rPr>
          <w:rFonts w:cs="Arial"/>
          <w:szCs w:val="28"/>
        </w:rPr>
        <w:t xml:space="preserve">adybeetles are active-pursuit </w:t>
      </w:r>
      <w:r w:rsidR="00B213E7" w:rsidRPr="00D37440">
        <w:rPr>
          <w:rFonts w:cs="Arial" w:hint="eastAsia"/>
          <w:szCs w:val="28"/>
        </w:rPr>
        <w:t>predators</w:t>
      </w:r>
      <w:r w:rsidR="008C13C2" w:rsidRPr="00D37440">
        <w:rPr>
          <w:rFonts w:cs="Arial"/>
          <w:szCs w:val="28"/>
        </w:rPr>
        <w:t xml:space="preserve"> and may prefer</w:t>
      </w:r>
      <w:r w:rsidR="00AA283F" w:rsidRPr="00D37440">
        <w:rPr>
          <w:rFonts w:cs="Arial" w:hint="eastAsia"/>
          <w:szCs w:val="28"/>
        </w:rPr>
        <w:t>entially</w:t>
      </w:r>
      <w:r w:rsidR="008C13C2" w:rsidRPr="00D37440">
        <w:rPr>
          <w:rFonts w:cs="Arial"/>
          <w:szCs w:val="28"/>
        </w:rPr>
        <w:t xml:space="preserve"> </w:t>
      </w:r>
      <w:r w:rsidR="00C01496" w:rsidRPr="00D37440">
        <w:rPr>
          <w:rFonts w:cs="Arial" w:hint="eastAsia"/>
          <w:szCs w:val="28"/>
        </w:rPr>
        <w:t xml:space="preserve">feed on </w:t>
      </w:r>
      <w:r w:rsidR="00B213E7" w:rsidRPr="00D37440">
        <w:rPr>
          <w:rFonts w:cs="Arial"/>
          <w:szCs w:val="28"/>
        </w:rPr>
        <w:t xml:space="preserve">rice </w:t>
      </w:r>
      <w:r w:rsidR="00B213E7" w:rsidRPr="00D37440">
        <w:rPr>
          <w:rFonts w:cs="Arial" w:hint="eastAsia"/>
          <w:szCs w:val="28"/>
        </w:rPr>
        <w:t>herbivores</w:t>
      </w:r>
      <w:r w:rsidR="00642910" w:rsidRPr="00D37440">
        <w:rPr>
          <w:rFonts w:cs="Arial" w:hint="eastAsia"/>
          <w:szCs w:val="28"/>
        </w:rPr>
        <w:t xml:space="preserve">, which are relative </w:t>
      </w:r>
      <w:r w:rsidR="00642910" w:rsidRPr="00D37440">
        <w:rPr>
          <w:rFonts w:cs="Arial"/>
          <w:szCs w:val="28"/>
        </w:rPr>
        <w:t>sedentary</w:t>
      </w:r>
      <w:r w:rsidR="00B77461" w:rsidRPr="00D37440">
        <w:rPr>
          <w:rFonts w:cs="Arial" w:hint="eastAsia"/>
          <w:szCs w:val="28"/>
        </w:rPr>
        <w:t xml:space="preserve"> and thus easier to capture</w:t>
      </w:r>
      <w:r w:rsidR="00C2127B" w:rsidRPr="00D37440">
        <w:rPr>
          <w:rFonts w:cs="Arial"/>
          <w:szCs w:val="28"/>
        </w:rPr>
        <w:t>.</w:t>
      </w:r>
      <w:r w:rsidR="00E41301" w:rsidRPr="00D37440">
        <w:rPr>
          <w:rFonts w:cs="Arial" w:hint="eastAsia"/>
          <w:szCs w:val="28"/>
        </w:rPr>
        <w:t xml:space="preserve"> </w:t>
      </w:r>
      <w:r w:rsidR="00AA283F" w:rsidRPr="00D37440">
        <w:rPr>
          <w:rFonts w:cs="Arial" w:hint="eastAsia"/>
          <w:szCs w:val="28"/>
        </w:rPr>
        <w:t>Furthermore</w:t>
      </w:r>
      <w:r w:rsidR="008C13C2" w:rsidRPr="00D37440">
        <w:rPr>
          <w:rFonts w:cs="Arial"/>
          <w:szCs w:val="28"/>
        </w:rPr>
        <w:t xml:space="preserve">, </w:t>
      </w:r>
      <w:r w:rsidR="00E41301" w:rsidRPr="00D37440">
        <w:rPr>
          <w:rFonts w:cs="Arial" w:hint="eastAsia"/>
          <w:szCs w:val="28"/>
        </w:rPr>
        <w:t>l</w:t>
      </w:r>
      <w:r w:rsidR="00E41301" w:rsidRPr="00D37440">
        <w:rPr>
          <w:rFonts w:cs="Arial"/>
          <w:szCs w:val="28"/>
        </w:rPr>
        <w:t>adybeetles</w:t>
      </w:r>
      <w:r w:rsidR="008C13C2" w:rsidRPr="00D37440">
        <w:rPr>
          <w:rFonts w:cs="Arial"/>
          <w:szCs w:val="28"/>
        </w:rPr>
        <w:t xml:space="preserve"> are </w:t>
      </w:r>
      <w:r w:rsidR="001E75DD">
        <w:rPr>
          <w:rFonts w:cs="Arial" w:hint="eastAsia"/>
          <w:szCs w:val="28"/>
        </w:rPr>
        <w:t xml:space="preserve">generally </w:t>
      </w:r>
      <w:r w:rsidR="008C13C2" w:rsidRPr="00D37440">
        <w:rPr>
          <w:rFonts w:cs="Arial"/>
          <w:szCs w:val="28"/>
        </w:rPr>
        <w:t>more active in the</w:t>
      </w:r>
      <w:r w:rsidR="00E41301" w:rsidRPr="00D37440">
        <w:rPr>
          <w:rFonts w:cs="Arial" w:hint="eastAsia"/>
          <w:szCs w:val="28"/>
        </w:rPr>
        <w:t xml:space="preserve"> crop</w:t>
      </w:r>
      <w:r w:rsidR="008C13C2" w:rsidRPr="00D37440">
        <w:rPr>
          <w:rFonts w:cs="Arial"/>
          <w:szCs w:val="28"/>
        </w:rPr>
        <w:t xml:space="preserve"> </w:t>
      </w:r>
      <w:r w:rsidR="00AA283F" w:rsidRPr="00D37440">
        <w:rPr>
          <w:rFonts w:cs="Arial" w:hint="eastAsia"/>
          <w:szCs w:val="28"/>
        </w:rPr>
        <w:t>canopy</w:t>
      </w:r>
      <w:r w:rsidR="008C13C2" w:rsidRPr="00D37440">
        <w:rPr>
          <w:rFonts w:cs="Arial"/>
          <w:szCs w:val="28"/>
        </w:rPr>
        <w:t xml:space="preserve">, where </w:t>
      </w:r>
      <w:r w:rsidR="00FE1C93" w:rsidRPr="00D37440">
        <w:rPr>
          <w:rFonts w:cs="Arial" w:hint="eastAsia"/>
          <w:szCs w:val="28"/>
        </w:rPr>
        <w:t xml:space="preserve">the </w:t>
      </w:r>
      <w:r w:rsidR="00FE1C93" w:rsidRPr="00086060">
        <w:rPr>
          <w:rFonts w:cs="Arial" w:hint="eastAsia"/>
          <w:szCs w:val="28"/>
        </w:rPr>
        <w:t xml:space="preserve">densities of </w:t>
      </w:r>
      <w:r w:rsidR="008C13C2" w:rsidRPr="00086060">
        <w:rPr>
          <w:rFonts w:cs="Arial"/>
          <w:szCs w:val="28"/>
        </w:rPr>
        <w:t>rice herbivores</w:t>
      </w:r>
      <w:r w:rsidR="00FE1C93" w:rsidRPr="00086060">
        <w:rPr>
          <w:rFonts w:cs="Arial" w:hint="eastAsia"/>
          <w:szCs w:val="28"/>
        </w:rPr>
        <w:t xml:space="preserve"> are also higher </w:t>
      </w:r>
      <w:r w:rsidR="00E41301" w:rsidRPr="00086060">
        <w:rPr>
          <w:rFonts w:cs="Arial"/>
          <w:szCs w:val="28"/>
        </w:rPr>
        <w:t xml:space="preserve">compared </w:t>
      </w:r>
      <w:r w:rsidR="00E41301" w:rsidRPr="00086060">
        <w:rPr>
          <w:rFonts w:cs="Arial" w:hint="eastAsia"/>
          <w:szCs w:val="28"/>
        </w:rPr>
        <w:t>with</w:t>
      </w:r>
      <w:r w:rsidR="008C13C2" w:rsidRPr="00086060">
        <w:rPr>
          <w:rFonts w:cs="Arial"/>
          <w:szCs w:val="28"/>
        </w:rPr>
        <w:t xml:space="preserve"> the lower part of the rice plant</w:t>
      </w:r>
      <w:r w:rsidR="00D37440" w:rsidRPr="00086060">
        <w:rPr>
          <w:rFonts w:cs="Arial"/>
          <w:szCs w:val="28"/>
        </w:rPr>
        <w:t>.</w:t>
      </w:r>
      <w:r w:rsidR="00D37440" w:rsidRPr="00086060">
        <w:rPr>
          <w:rFonts w:cs="Arial" w:hint="eastAsia"/>
          <w:szCs w:val="28"/>
        </w:rPr>
        <w:t xml:space="preserve"> </w:t>
      </w:r>
      <w:r w:rsidR="00E41301" w:rsidRPr="00086060">
        <w:rPr>
          <w:rFonts w:cs="Arial" w:hint="eastAsia"/>
          <w:szCs w:val="28"/>
        </w:rPr>
        <w:t>Consequently, their diet</w:t>
      </w:r>
      <w:r w:rsidR="003B2FD2" w:rsidRPr="00086060">
        <w:rPr>
          <w:rFonts w:cs="Arial" w:hint="eastAsia"/>
          <w:szCs w:val="28"/>
        </w:rPr>
        <w:t>s may deviate from the relative abundance of prey sources in the</w:t>
      </w:r>
      <w:r w:rsidR="003B2FD2" w:rsidRPr="00D37440">
        <w:rPr>
          <w:rFonts w:cs="Arial" w:hint="eastAsia"/>
          <w:szCs w:val="28"/>
        </w:rPr>
        <w:t xml:space="preserve"> field and consist of mainly rice herbivores (Fig</w:t>
      </w:r>
      <w:r w:rsidR="005D416F">
        <w:rPr>
          <w:rFonts w:cs="Arial" w:hint="eastAsia"/>
          <w:szCs w:val="28"/>
        </w:rPr>
        <w:t>.</w:t>
      </w:r>
      <w:r w:rsidR="003B2FD2" w:rsidRPr="00D37440">
        <w:rPr>
          <w:rFonts w:cs="Arial" w:hint="eastAsia"/>
          <w:szCs w:val="28"/>
        </w:rPr>
        <w:t xml:space="preserve"> 1c; </w:t>
      </w:r>
      <w:r w:rsidR="00372EE8" w:rsidRPr="00D37440">
        <w:rPr>
          <w:rFonts w:cs="Arial" w:hint="eastAsia"/>
          <w:szCs w:val="28"/>
        </w:rPr>
        <w:t>Fig</w:t>
      </w:r>
      <w:r w:rsidR="005D416F">
        <w:rPr>
          <w:rFonts w:cs="Arial" w:hint="eastAsia"/>
          <w:szCs w:val="28"/>
        </w:rPr>
        <w:t>.</w:t>
      </w:r>
      <w:r w:rsidR="00372EE8" w:rsidRPr="00D37440">
        <w:rPr>
          <w:rFonts w:cs="Arial" w:hint="eastAsia"/>
          <w:szCs w:val="28"/>
        </w:rPr>
        <w:t xml:space="preserve"> 2c; </w:t>
      </w:r>
      <w:r w:rsidR="003B2FD2" w:rsidRPr="00D37440">
        <w:rPr>
          <w:rFonts w:cs="Arial" w:hint="eastAsia"/>
          <w:szCs w:val="28"/>
        </w:rPr>
        <w:t>Fig. 3)</w:t>
      </w:r>
      <w:r w:rsidR="005642E0" w:rsidRPr="00D37440">
        <w:rPr>
          <w:rFonts w:cs="Arial" w:hint="eastAsia"/>
          <w:szCs w:val="28"/>
        </w:rPr>
        <w:t>.</w:t>
      </w:r>
      <w:r w:rsidR="00B63984">
        <w:rPr>
          <w:rFonts w:cs="Arial" w:hint="eastAsia"/>
          <w:szCs w:val="28"/>
        </w:rPr>
        <w:t xml:space="preserve"> </w:t>
      </w:r>
      <w:r w:rsidR="00794E3D" w:rsidRPr="002A0E8B">
        <w:rPr>
          <w:rFonts w:cs="Arial" w:hint="eastAsia"/>
          <w:szCs w:val="28"/>
        </w:rPr>
        <w:t>Despite the distinction</w:t>
      </w:r>
      <w:r w:rsidR="00FA0C08" w:rsidRPr="002A0E8B">
        <w:rPr>
          <w:rFonts w:cs="Arial" w:hint="eastAsia"/>
          <w:szCs w:val="28"/>
        </w:rPr>
        <w:t xml:space="preserve"> in dietary patterns</w:t>
      </w:r>
      <w:r w:rsidR="00794E3D" w:rsidRPr="002A0E8B">
        <w:rPr>
          <w:rFonts w:cs="Arial" w:hint="eastAsia"/>
          <w:szCs w:val="28"/>
        </w:rPr>
        <w:t xml:space="preserve">, </w:t>
      </w:r>
      <w:r w:rsidR="002A0E8B" w:rsidRPr="002A0E8B">
        <w:rPr>
          <w:rFonts w:cs="Arial" w:hint="eastAsia"/>
          <w:szCs w:val="28"/>
        </w:rPr>
        <w:t xml:space="preserve">both </w:t>
      </w:r>
      <w:r w:rsidR="00FA0C08" w:rsidRPr="002A0E8B">
        <w:rPr>
          <w:rFonts w:cs="Arial" w:hint="eastAsia"/>
          <w:szCs w:val="28"/>
        </w:rPr>
        <w:t xml:space="preserve">spiders and ladybeetles </w:t>
      </w:r>
      <w:r w:rsidR="00794E3D" w:rsidRPr="002A0E8B">
        <w:rPr>
          <w:rFonts w:cs="Arial" w:hint="eastAsia"/>
          <w:szCs w:val="28"/>
        </w:rPr>
        <w:t xml:space="preserve">consumed predominantly rice herbivores at the ripening </w:t>
      </w:r>
      <w:r w:rsidR="00794E3D" w:rsidRPr="00F97B81">
        <w:rPr>
          <w:rFonts w:cs="Arial" w:hint="eastAsia"/>
          <w:szCs w:val="28"/>
        </w:rPr>
        <w:t xml:space="preserve">stage and </w:t>
      </w:r>
      <w:r w:rsidR="00262DF2" w:rsidRPr="00F97B81">
        <w:rPr>
          <w:rFonts w:cs="Arial" w:hint="eastAsia"/>
          <w:szCs w:val="28"/>
        </w:rPr>
        <w:t>may contribute significantly</w:t>
      </w:r>
      <w:r w:rsidR="00794E3D" w:rsidRPr="00F97B81">
        <w:rPr>
          <w:rFonts w:cs="Arial" w:hint="eastAsia"/>
          <w:szCs w:val="28"/>
        </w:rPr>
        <w:t xml:space="preserve"> to pest regulation</w:t>
      </w:r>
      <w:r w:rsidR="00F570AF" w:rsidRPr="00F97B81">
        <w:rPr>
          <w:rFonts w:cs="Arial" w:hint="eastAsia"/>
          <w:szCs w:val="28"/>
        </w:rPr>
        <w:t xml:space="preserve"> during this period.</w:t>
      </w:r>
      <w:r w:rsidR="00F97B81" w:rsidRPr="00F97B81">
        <w:rPr>
          <w:rFonts w:cs="Arial" w:hint="eastAsia"/>
          <w:szCs w:val="28"/>
        </w:rPr>
        <w:t xml:space="preserve"> </w:t>
      </w:r>
      <w:r w:rsidR="004A71F0" w:rsidRPr="00F97B81">
        <w:rPr>
          <w:rFonts w:cs="Arial" w:hint="eastAsia"/>
          <w:szCs w:val="28"/>
        </w:rPr>
        <w:t>Since p</w:t>
      </w:r>
      <w:r w:rsidR="004A71F0" w:rsidRPr="00F97B81">
        <w:rPr>
          <w:rFonts w:cs="Arial"/>
          <w:szCs w:val="28"/>
        </w:rPr>
        <w:t xml:space="preserve">redator foraging </w:t>
      </w:r>
      <w:r w:rsidR="00F97B81" w:rsidRPr="00F97B81">
        <w:rPr>
          <w:rFonts w:cs="Arial" w:hint="eastAsia"/>
          <w:szCs w:val="28"/>
        </w:rPr>
        <w:t xml:space="preserve">behavior </w:t>
      </w:r>
      <w:r w:rsidR="005609C0" w:rsidRPr="00F97B81">
        <w:rPr>
          <w:rFonts w:cs="Arial" w:hint="eastAsia"/>
          <w:szCs w:val="28"/>
        </w:rPr>
        <w:t>play</w:t>
      </w:r>
      <w:r w:rsidR="00F97B81" w:rsidRPr="00F97B81">
        <w:rPr>
          <w:rFonts w:cs="Arial" w:hint="eastAsia"/>
          <w:szCs w:val="28"/>
        </w:rPr>
        <w:t>s</w:t>
      </w:r>
      <w:r w:rsidR="005609C0" w:rsidRPr="00F97B81">
        <w:rPr>
          <w:rFonts w:cs="Arial" w:hint="eastAsia"/>
          <w:szCs w:val="28"/>
        </w:rPr>
        <w:t xml:space="preserve"> a key role in</w:t>
      </w:r>
      <w:r w:rsidR="004A71F0" w:rsidRPr="00F97B81">
        <w:rPr>
          <w:rFonts w:cs="Arial"/>
          <w:szCs w:val="28"/>
        </w:rPr>
        <w:t xml:space="preserve"> </w:t>
      </w:r>
      <w:r w:rsidR="004A71F0" w:rsidRPr="00F97B81">
        <w:rPr>
          <w:rFonts w:cs="Arial" w:hint="eastAsia"/>
          <w:szCs w:val="28"/>
        </w:rPr>
        <w:t>mediating predator-prey trophic interactions</w:t>
      </w:r>
      <w:r w:rsidR="00F97B81" w:rsidRPr="00F97B81">
        <w:rPr>
          <w:rFonts w:cs="Arial" w:hint="eastAsia"/>
          <w:szCs w:val="28"/>
        </w:rPr>
        <w:t xml:space="preserve"> </w:t>
      </w:r>
      <w:r w:rsidR="00320A0B" w:rsidRPr="00F97B81">
        <w:rPr>
          <w:rFonts w:cs="Arial"/>
          <w:szCs w:val="28"/>
        </w:rPr>
        <w:fldChar w:fldCharType="begin"/>
      </w:r>
      <w:r w:rsidR="00F97B81" w:rsidRPr="00F97B81">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320A0B" w:rsidRPr="00F97B81">
        <w:rPr>
          <w:rFonts w:cs="Arial"/>
          <w:szCs w:val="28"/>
        </w:rPr>
        <w:fldChar w:fldCharType="separate"/>
      </w:r>
      <w:r w:rsidR="00F97B81" w:rsidRPr="00F97B81">
        <w:rPr>
          <w:rFonts w:cs="Arial"/>
          <w:noProof/>
          <w:szCs w:val="28"/>
        </w:rPr>
        <w:t>(Schmitz 2008, Liu et al. 2015)</w:t>
      </w:r>
      <w:r w:rsidR="00320A0B" w:rsidRPr="00F97B81">
        <w:rPr>
          <w:rFonts w:cs="Arial"/>
          <w:szCs w:val="28"/>
        </w:rPr>
        <w:fldChar w:fldCharType="end"/>
      </w:r>
      <w:r w:rsidR="00F97B81" w:rsidRPr="00F97B81">
        <w:rPr>
          <w:rFonts w:cs="Arial" w:hint="eastAsia"/>
          <w:szCs w:val="28"/>
        </w:rPr>
        <w:t>,</w:t>
      </w:r>
      <w:r w:rsidR="004A71F0" w:rsidRPr="00F97B81">
        <w:rPr>
          <w:rFonts w:cs="Arial" w:hint="eastAsia"/>
          <w:szCs w:val="28"/>
        </w:rPr>
        <w:t xml:space="preserve"> i</w:t>
      </w:r>
      <w:r w:rsidR="00C84C0E" w:rsidRPr="00F97B81">
        <w:rPr>
          <w:rFonts w:cs="Arial" w:hint="eastAsia"/>
          <w:szCs w:val="28"/>
        </w:rPr>
        <w:t xml:space="preserve">t would be </w:t>
      </w:r>
      <w:r w:rsidR="004A71F0" w:rsidRPr="00F97B81">
        <w:rPr>
          <w:rFonts w:cs="Arial" w:hint="eastAsia"/>
          <w:szCs w:val="28"/>
        </w:rPr>
        <w:t>critical</w:t>
      </w:r>
      <w:r w:rsidR="00C84C0E" w:rsidRPr="00F97B81">
        <w:rPr>
          <w:rFonts w:cs="Arial" w:hint="eastAsia"/>
          <w:szCs w:val="28"/>
        </w:rPr>
        <w:t xml:space="preserve"> to further examine </w:t>
      </w:r>
      <w:r w:rsidR="00EE1003" w:rsidRPr="00F97B81">
        <w:rPr>
          <w:rFonts w:cs="Arial" w:hint="eastAsia"/>
          <w:szCs w:val="28"/>
        </w:rPr>
        <w:t xml:space="preserve">how assemblages of predators with different foraging strategies and </w:t>
      </w:r>
      <w:r w:rsidR="00832E57">
        <w:rPr>
          <w:rFonts w:cs="Arial" w:hint="eastAsia"/>
          <w:szCs w:val="28"/>
        </w:rPr>
        <w:t>habitat domains</w:t>
      </w:r>
      <w:r w:rsidR="00EE1003" w:rsidRPr="00F97B81">
        <w:rPr>
          <w:rFonts w:cs="Arial" w:hint="eastAsia"/>
          <w:szCs w:val="28"/>
        </w:rPr>
        <w:t xml:space="preserve"> may </w:t>
      </w:r>
      <w:r w:rsidR="004A71F0" w:rsidRPr="00F97B81">
        <w:rPr>
          <w:rFonts w:cs="Arial" w:hint="eastAsia"/>
          <w:szCs w:val="28"/>
        </w:rPr>
        <w:t>jointly</w:t>
      </w:r>
      <w:r w:rsidR="00EE1003" w:rsidRPr="00F97B81">
        <w:rPr>
          <w:rFonts w:cs="Arial" w:hint="eastAsia"/>
          <w:szCs w:val="28"/>
        </w:rPr>
        <w:t xml:space="preserve"> influence the overall </w:t>
      </w:r>
      <w:r w:rsidR="004A71F0" w:rsidRPr="00F97B81">
        <w:rPr>
          <w:rFonts w:cs="Arial"/>
          <w:szCs w:val="28"/>
        </w:rPr>
        <w:t xml:space="preserve">effectiveness of </w:t>
      </w:r>
      <w:r w:rsidR="004A71F0" w:rsidRPr="00F97B81">
        <w:rPr>
          <w:rFonts w:cs="Arial" w:hint="eastAsia"/>
          <w:szCs w:val="28"/>
        </w:rPr>
        <w:t>top-down</w:t>
      </w:r>
      <w:r w:rsidR="004A71F0" w:rsidRPr="00F97B81">
        <w:rPr>
          <w:rFonts w:cs="Arial"/>
          <w:szCs w:val="28"/>
        </w:rPr>
        <w:t xml:space="preserve"> control</w:t>
      </w:r>
      <w:r w:rsidR="004A71F0" w:rsidRPr="00F97B81">
        <w:rPr>
          <w:rFonts w:cs="Arial" w:hint="eastAsia"/>
          <w:szCs w:val="28"/>
        </w:rPr>
        <w:t xml:space="preserve"> on pests</w:t>
      </w:r>
      <w:r w:rsidR="00EE1003" w:rsidRPr="00F97B81">
        <w:rPr>
          <w:rFonts w:cs="Arial" w:hint="eastAsia"/>
          <w:szCs w:val="28"/>
        </w:rPr>
        <w:t>.</w:t>
      </w:r>
      <w:r w:rsidR="00EE1003" w:rsidRPr="004A71F0">
        <w:rPr>
          <w:rFonts w:cs="Arial" w:hint="eastAsia"/>
          <w:color w:val="0070C0"/>
          <w:szCs w:val="28"/>
        </w:rPr>
        <w:t xml:space="preserve"> </w:t>
      </w:r>
    </w:p>
    <w:p w14:paraId="71331619" w14:textId="77777777" w:rsidR="00EF11A2" w:rsidRDefault="00EF11A2" w:rsidP="00EF11A2">
      <w:pPr>
        <w:rPr>
          <w:rFonts w:cs="Arial"/>
          <w:color w:val="0070C0"/>
          <w:szCs w:val="28"/>
        </w:rPr>
      </w:pPr>
    </w:p>
    <w:p w14:paraId="4FE3A05D" w14:textId="77777777" w:rsidR="00E348DE" w:rsidRPr="00E348DE" w:rsidRDefault="00E348DE" w:rsidP="00E348DE">
      <w:pPr>
        <w:jc w:val="center"/>
        <w:rPr>
          <w:rFonts w:cs="Arial"/>
          <w:i/>
          <w:szCs w:val="28"/>
        </w:rPr>
      </w:pPr>
      <w:r w:rsidRPr="00E348DE">
        <w:rPr>
          <w:rFonts w:cs="Arial"/>
          <w:i/>
          <w:szCs w:val="28"/>
        </w:rPr>
        <w:t>Factors associated with pest consumption by predators</w:t>
      </w:r>
    </w:p>
    <w:p w14:paraId="6A8BDD2F" w14:textId="77777777" w:rsidR="00161DD0" w:rsidRPr="00B06EC3" w:rsidRDefault="001C46C3" w:rsidP="002D3586">
      <w:pPr>
        <w:ind w:firstLine="720"/>
        <w:rPr>
          <w:rFonts w:cs="Arial"/>
          <w:color w:val="FF0000"/>
          <w:szCs w:val="28"/>
        </w:rPr>
      </w:pPr>
      <w:r w:rsidRPr="00B06EC3">
        <w:rPr>
          <w:rFonts w:cs="Arial" w:hint="eastAsia"/>
          <w:color w:val="FF0000"/>
          <w:szCs w:val="28"/>
        </w:rPr>
        <w:t>(A s</w:t>
      </w:r>
      <w:r w:rsidRPr="00B06EC3">
        <w:rPr>
          <w:rFonts w:cs="Arial"/>
          <w:color w:val="FF0000"/>
          <w:szCs w:val="28"/>
        </w:rPr>
        <w:t xml:space="preserve">entence to synthesize or briefly introduce all messages in this section) 1) Farm type effect &gt; value &gt; mechanism </w:t>
      </w:r>
    </w:p>
    <w:p w14:paraId="12B14645" w14:textId="77777777" w:rsidR="00916AA2" w:rsidRPr="002D3586" w:rsidRDefault="00161DD0" w:rsidP="002D3586">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w:t>
      </w:r>
      <w:r w:rsidR="00554814">
        <w:rPr>
          <w:rFonts w:cs="Arial" w:hint="eastAsia"/>
          <w:szCs w:val="28"/>
        </w:rPr>
        <w:t xml:space="preserve"> </w:t>
      </w:r>
      <w:r w:rsidR="00E348DE" w:rsidRPr="001E1B97">
        <w:rPr>
          <w:rFonts w:cs="Arial"/>
          <w:szCs w:val="28"/>
        </w:rPr>
        <w:t xml:space="preserve">Overall, </w:t>
      </w:r>
      <w:r w:rsidR="006E1C9B" w:rsidRPr="001E1B97">
        <w:rPr>
          <w:rFonts w:cs="Arial"/>
          <w:szCs w:val="28"/>
        </w:rPr>
        <w:t xml:space="preserve">generalist </w:t>
      </w:r>
      <w:r w:rsidR="00E348DE" w:rsidRPr="001E1B97">
        <w:rPr>
          <w:rFonts w:cs="Arial"/>
          <w:szCs w:val="28"/>
        </w:rPr>
        <w:t xml:space="preserve">predators in </w:t>
      </w:r>
      <w:r w:rsidR="00E348DE" w:rsidRPr="001E1B97">
        <w:rPr>
          <w:rFonts w:cs="Arial"/>
          <w:szCs w:val="28"/>
        </w:rPr>
        <w:lastRenderedPageBreak/>
        <w:t xml:space="preserve">conventional farms consumed higher proportions of rice pests in their diet </w:t>
      </w:r>
      <w:r w:rsidR="00D27BBC" w:rsidRPr="001E1B97">
        <w:rPr>
          <w:rFonts w:cs="Arial"/>
          <w:szCs w:val="28"/>
        </w:rPr>
        <w:t xml:space="preserve">compared with those in organic farms did </w:t>
      </w:r>
      <w:r w:rsidR="00E348DE"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00E348DE" w:rsidRPr="001E1B97">
        <w:rPr>
          <w:rFonts w:cs="Arial"/>
          <w:szCs w:val="28"/>
        </w:rPr>
        <w:t>rganic farming</w:t>
      </w:r>
      <w:r w:rsidR="00D27BBC" w:rsidRPr="001E1B97">
        <w:rPr>
          <w:rFonts w:cs="Arial"/>
          <w:szCs w:val="28"/>
        </w:rPr>
        <w:t xml:space="preserve"> generally</w:t>
      </w:r>
      <w:r w:rsidR="00E348DE" w:rsidRPr="001E1B97">
        <w:rPr>
          <w:rFonts w:cs="Arial"/>
          <w:szCs w:val="28"/>
        </w:rPr>
        <w:t xml:space="preserve"> promote</w:t>
      </w:r>
      <w:r w:rsidR="00E23BBF" w:rsidRPr="001E1B97">
        <w:rPr>
          <w:rFonts w:cs="Arial"/>
          <w:szCs w:val="28"/>
        </w:rPr>
        <w:t>s</w:t>
      </w:r>
      <w:r w:rsidR="00E348DE" w:rsidRPr="001E1B97">
        <w:rPr>
          <w:rFonts w:cs="Arial"/>
          <w:szCs w:val="28"/>
        </w:rPr>
        <w:t xml:space="preserve"> </w:t>
      </w:r>
      <w:r w:rsidR="00D27BBC" w:rsidRPr="001E1B97">
        <w:rPr>
          <w:rFonts w:cs="Arial"/>
          <w:szCs w:val="28"/>
        </w:rPr>
        <w:t>arthropod</w:t>
      </w:r>
      <w:r w:rsidR="00E348DE"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00E348DE" w:rsidRPr="001E1B97">
        <w:rPr>
          <w:rFonts w:cs="Arial"/>
          <w:szCs w:val="28"/>
        </w:rPr>
        <w:t xml:space="preserve"> </w:t>
      </w:r>
      <w:r w:rsidR="00320A0B"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320A0B" w:rsidRPr="001E1B97">
        <w:rPr>
          <w:rFonts w:cs="Arial"/>
          <w:szCs w:val="28"/>
        </w:rPr>
        <w:fldChar w:fldCharType="separate"/>
      </w:r>
      <w:r w:rsidR="0046375F" w:rsidRPr="001E1B97">
        <w:rPr>
          <w:rFonts w:cs="Arial"/>
          <w:noProof/>
          <w:szCs w:val="28"/>
        </w:rPr>
        <w:t>(Bengtsson et al. 2005, Lichtenberg et al. 2017)</w:t>
      </w:r>
      <w:r w:rsidR="00320A0B"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ay distract predators from feeding on target species and thus result in lower consumption of pests</w:t>
      </w:r>
      <w:r w:rsidR="00DA291D" w:rsidRPr="001E1B97">
        <w:rPr>
          <w:rFonts w:cs="Arial"/>
          <w:szCs w:val="28"/>
        </w:rPr>
        <w:t xml:space="preserve"> </w:t>
      </w:r>
      <w:r w:rsidR="00320A0B"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320A0B" w:rsidRPr="001E1B97">
        <w:rPr>
          <w:rFonts w:cs="Arial"/>
          <w:szCs w:val="28"/>
        </w:rPr>
        <w:fldChar w:fldCharType="separate"/>
      </w:r>
      <w:r w:rsidR="001E1B97" w:rsidRPr="001E1B97">
        <w:rPr>
          <w:rFonts w:cs="Arial"/>
          <w:noProof/>
          <w:szCs w:val="28"/>
        </w:rPr>
        <w:t>(Birkhofer et al. 2008b)</w:t>
      </w:r>
      <w:r w:rsidR="00320A0B"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320A0B"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320A0B" w:rsidRPr="00E45647">
        <w:rPr>
          <w:rFonts w:cs="Arial"/>
          <w:szCs w:val="28"/>
        </w:rPr>
        <w:fldChar w:fldCharType="separate"/>
      </w:r>
      <w:r w:rsidR="00855BB1" w:rsidRPr="00E45647">
        <w:rPr>
          <w:rFonts w:cs="Arial"/>
          <w:noProof/>
          <w:szCs w:val="28"/>
        </w:rPr>
        <w:t>(Porcel et al. 2018)</w:t>
      </w:r>
      <w:r w:rsidR="00320A0B"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 xml:space="preserve">observed </w:t>
      </w:r>
      <w:commentRangeStart w:id="13"/>
      <w:r w:rsidR="001E1B97" w:rsidRPr="00E45647">
        <w:rPr>
          <w:rFonts w:cs="Arial"/>
          <w:szCs w:val="28"/>
        </w:rPr>
        <w:t>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commentRangeEnd w:id="13"/>
      <w:r w:rsidR="001C46C3">
        <w:rPr>
          <w:rStyle w:val="aa"/>
        </w:rPr>
        <w:commentReference w:id="13"/>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b</w:t>
      </w:r>
      <w:r w:rsidR="005D416F">
        <w:rPr>
          <w:rFonts w:cs="Arial" w:hint="eastAsia"/>
          <w:szCs w:val="28"/>
        </w:rPr>
        <w:t>,</w:t>
      </w:r>
      <w:r w:rsidR="00C1344A" w:rsidRPr="002D3586">
        <w:rPr>
          <w:rFonts w:cs="Arial"/>
          <w:szCs w:val="28"/>
        </w:rPr>
        <w:t xml:space="preserve">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14:paraId="35E171A6" w14:textId="77777777" w:rsidR="00606D00" w:rsidRDefault="001C46C3" w:rsidP="00303AE4">
      <w:pPr>
        <w:ind w:firstLine="720"/>
        <w:rPr>
          <w:rFonts w:cs="Arial"/>
          <w:szCs w:val="28"/>
        </w:rPr>
      </w:pPr>
      <w:r w:rsidRPr="00606D00">
        <w:rPr>
          <w:rFonts w:cs="Arial"/>
          <w:color w:val="FF0000"/>
          <w:szCs w:val="28"/>
        </w:rPr>
        <w:t>2) Increasing pest consumption &gt; value &gt; mechanism</w:t>
      </w:r>
      <w:r>
        <w:rPr>
          <w:rFonts w:cs="Arial"/>
          <w:szCs w:val="28"/>
        </w:rPr>
        <w:t xml:space="preserve"> </w:t>
      </w:r>
    </w:p>
    <w:p w14:paraId="24D1CA11" w14:textId="77777777" w:rsidR="00E348DE" w:rsidRDefault="00180BE3" w:rsidP="00303AE4">
      <w:pPr>
        <w:ind w:firstLine="720"/>
        <w:rPr>
          <w:rFonts w:cs="Arial"/>
          <w:color w:val="0070C0"/>
          <w:szCs w:val="28"/>
        </w:rPr>
      </w:pPr>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tillering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320A0B">
        <w:rPr>
          <w:rFonts w:cs="Arial"/>
          <w:szCs w:val="28"/>
        </w:rPr>
        <w:fldChar w:fldCharType="begin"/>
      </w:r>
      <w:r w:rsidR="00B63420">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63420">
        <w:rPr>
          <w:rFonts w:ascii="Cambria Math" w:hAnsi="Cambria Math" w:cs="Cambria Math"/>
          <w:szCs w:val="28"/>
        </w:rPr>
        <w:instrText>‐</w:instrText>
      </w:r>
      <w:r w:rsidR="00B63420">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320A0B">
        <w:rPr>
          <w:rFonts w:cs="Arial"/>
          <w:szCs w:val="28"/>
        </w:rPr>
        <w:fldChar w:fldCharType="separate"/>
      </w:r>
      <w:r w:rsidR="00B63420">
        <w:rPr>
          <w:rFonts w:cs="Arial"/>
          <w:noProof/>
          <w:szCs w:val="28"/>
        </w:rPr>
        <w:t>(Roubinet et al. 2017, Hsu et al. 2021)</w:t>
      </w:r>
      <w:r w:rsidR="00320A0B">
        <w:rPr>
          <w:rFonts w:cs="Arial"/>
          <w:szCs w:val="28"/>
        </w:rPr>
        <w:fldChar w:fldCharType="end"/>
      </w:r>
      <w:r w:rsidR="00B63420">
        <w:rPr>
          <w:rFonts w:cs="Arial" w:hint="eastAsia"/>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lastRenderedPageBreak/>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14:paraId="1F41C312" w14:textId="77777777" w:rsidR="0058554B" w:rsidRPr="0058554B" w:rsidRDefault="00A7289F" w:rsidP="00C92300">
      <w:pPr>
        <w:rPr>
          <w:rFonts w:cs="Arial"/>
          <w:color w:val="FF0000"/>
          <w:szCs w:val="28"/>
        </w:rPr>
      </w:pPr>
      <w:r w:rsidRPr="0058554B">
        <w:rPr>
          <w:rFonts w:cs="Arial" w:hint="eastAsia"/>
          <w:color w:val="FF0000"/>
          <w:szCs w:val="28"/>
        </w:rPr>
        <w:tab/>
      </w:r>
      <w:r w:rsidR="001C46C3" w:rsidRPr="0058554B">
        <w:rPr>
          <w:rFonts w:cs="Arial"/>
          <w:color w:val="FF0000"/>
          <w:szCs w:val="28"/>
        </w:rPr>
        <w:t xml:space="preserve">3) No vegetated area effect &gt; value &gt; mechanism </w:t>
      </w:r>
    </w:p>
    <w:p w14:paraId="38E55BA9" w14:textId="77777777" w:rsidR="009826C4" w:rsidRDefault="0058554B" w:rsidP="00C92300">
      <w:pPr>
        <w:rPr>
          <w:rFonts w:cs="Arial"/>
          <w:color w:val="0070C0"/>
          <w:szCs w:val="28"/>
        </w:rPr>
      </w:pPr>
      <w:r>
        <w:rPr>
          <w:rFonts w:cs="Arial" w:hint="eastAsia"/>
          <w:szCs w:val="28"/>
        </w:rPr>
        <w:tab/>
      </w:r>
      <w:r w:rsidR="00A7289F" w:rsidRPr="00310D81">
        <w:rPr>
          <w:rFonts w:cs="Arial" w:hint="eastAsia"/>
          <w:szCs w:val="28"/>
        </w:rPr>
        <w:t>Habitat structure play</w:t>
      </w:r>
      <w:r w:rsidR="00310D81">
        <w:rPr>
          <w:rFonts w:cs="Arial" w:hint="eastAsia"/>
          <w:szCs w:val="28"/>
        </w:rPr>
        <w:t>s</w:t>
      </w:r>
      <w:r w:rsidR="00A7289F" w:rsidRPr="00310D81">
        <w:rPr>
          <w:rFonts w:cs="Arial" w:hint="eastAsia"/>
          <w:szCs w:val="28"/>
        </w:rPr>
        <w:t xml:space="preserve"> critical roles in governing the trophic dynamics of terrestrial arthropods </w:t>
      </w:r>
      <w:r w:rsidR="00320A0B"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320A0B" w:rsidRPr="00310D81">
        <w:rPr>
          <w:rFonts w:cs="Arial"/>
          <w:szCs w:val="28"/>
        </w:rPr>
        <w:fldChar w:fldCharType="separate"/>
      </w:r>
      <w:r w:rsidR="00751333">
        <w:rPr>
          <w:rFonts w:cs="Arial"/>
          <w:noProof/>
          <w:szCs w:val="28"/>
        </w:rPr>
        <w:t>(Barbosa and Castellanos 2005)</w:t>
      </w:r>
      <w:r w:rsidR="00320A0B" w:rsidRPr="00310D81">
        <w:rPr>
          <w:rFonts w:cs="Arial"/>
          <w:szCs w:val="28"/>
        </w:rPr>
        <w:fldChar w:fldCharType="end"/>
      </w:r>
      <w:r w:rsidR="00A7289F"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320A0B"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320A0B"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320A0B" w:rsidRPr="00BA5A9F">
        <w:rPr>
          <w:rFonts w:cs="Arial"/>
          <w:szCs w:val="28"/>
        </w:rPr>
      </w:r>
      <w:r w:rsidR="00320A0B" w:rsidRPr="00BA5A9F">
        <w:rPr>
          <w:rFonts w:cs="Arial"/>
          <w:szCs w:val="28"/>
        </w:rPr>
        <w:fldChar w:fldCharType="end"/>
      </w:r>
      <w:r w:rsidR="00320A0B" w:rsidRPr="00BA5A9F">
        <w:rPr>
          <w:rFonts w:cs="Arial"/>
          <w:szCs w:val="28"/>
        </w:rPr>
      </w:r>
      <w:r w:rsidR="00320A0B" w:rsidRPr="00BA5A9F">
        <w:rPr>
          <w:rFonts w:cs="Arial"/>
          <w:szCs w:val="28"/>
        </w:rPr>
        <w:fldChar w:fldCharType="separate"/>
      </w:r>
      <w:r w:rsidR="00751333" w:rsidRPr="00BA5A9F">
        <w:rPr>
          <w:rFonts w:cs="Arial"/>
          <w:noProof/>
          <w:szCs w:val="28"/>
        </w:rPr>
        <w:t>(Langellotto and Denno 2004, Sanders et al. 2008, Diehl et al. 2013)</w:t>
      </w:r>
      <w:r w:rsidR="00320A0B"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320A0B"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320A0B" w:rsidRPr="00E232AA">
        <w:rPr>
          <w:rFonts w:cs="Arial"/>
          <w:szCs w:val="28"/>
        </w:rPr>
        <w:fldChar w:fldCharType="separate"/>
      </w:r>
      <w:r w:rsidR="00751333" w:rsidRPr="00E232AA">
        <w:rPr>
          <w:rFonts w:cs="Arial"/>
          <w:noProof/>
          <w:szCs w:val="28"/>
        </w:rPr>
        <w:t>(Langellotto and Denno 2004)</w:t>
      </w:r>
      <w:r w:rsidR="00320A0B"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14:paraId="51FA3F3B" w14:textId="77777777" w:rsidR="0058554B" w:rsidRPr="0058554B" w:rsidRDefault="00FE1D21">
      <w:pPr>
        <w:rPr>
          <w:rFonts w:cs="Arial"/>
          <w:color w:val="FF0000"/>
          <w:szCs w:val="28"/>
        </w:rPr>
      </w:pPr>
      <w:r w:rsidRPr="0058554B">
        <w:rPr>
          <w:rFonts w:cs="Arial" w:hint="eastAsia"/>
          <w:color w:val="FF0000"/>
          <w:szCs w:val="28"/>
        </w:rPr>
        <w:tab/>
      </w:r>
      <w:r w:rsidR="001C46C3" w:rsidRPr="0058554B">
        <w:rPr>
          <w:rFonts w:cs="Arial"/>
          <w:color w:val="FF0000"/>
          <w:szCs w:val="28"/>
        </w:rPr>
        <w:t xml:space="preserve">4) No relationship between pest abundance and pest consumption &gt; value &gt; mechanism </w:t>
      </w:r>
    </w:p>
    <w:p w14:paraId="0858964D" w14:textId="77777777" w:rsidR="00D271FB" w:rsidRDefault="0058554B">
      <w:pPr>
        <w:rPr>
          <w:rFonts w:cs="Arial"/>
          <w:szCs w:val="28"/>
        </w:rPr>
      </w:pPr>
      <w:r>
        <w:rPr>
          <w:rFonts w:cs="Arial" w:hint="eastAsia"/>
          <w:szCs w:val="28"/>
        </w:rPr>
        <w:lastRenderedPageBreak/>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sidR="00FE1D21">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00FE1D21" w:rsidRPr="006B4E76">
        <w:rPr>
          <w:rFonts w:cs="Arial" w:hint="eastAsia"/>
          <w:szCs w:val="28"/>
        </w:rPr>
        <w:t>could be</w:t>
      </w:r>
      <w:r w:rsidR="009826C4" w:rsidRPr="006B4E76">
        <w:rPr>
          <w:rFonts w:cs="Arial" w:hint="eastAsia"/>
          <w:szCs w:val="28"/>
        </w:rPr>
        <w:t xml:space="preserve"> largely influenced by </w:t>
      </w:r>
      <w:r w:rsidR="00FE1D21" w:rsidRPr="006B4E76">
        <w:rPr>
          <w:rFonts w:cs="Arial" w:hint="eastAsia"/>
          <w:szCs w:val="28"/>
        </w:rPr>
        <w:t xml:space="preserve">the </w:t>
      </w:r>
      <w:r w:rsidR="009826C4" w:rsidRPr="006B4E76">
        <w:rPr>
          <w:rFonts w:cs="Arial" w:hint="eastAsia"/>
          <w:szCs w:val="28"/>
        </w:rPr>
        <w:t>prey availability</w:t>
      </w:r>
      <w:r w:rsidR="00FE1D21" w:rsidRPr="006B4E76">
        <w:rPr>
          <w:rFonts w:cs="Arial" w:hint="eastAsia"/>
          <w:szCs w:val="28"/>
        </w:rPr>
        <w:t xml:space="preserve"> in the habitat </w:t>
      </w:r>
      <w:r w:rsidR="00320A0B"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320A0B"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320A0B" w:rsidRPr="006B4E76">
        <w:rPr>
          <w:rFonts w:cs="Arial"/>
          <w:szCs w:val="28"/>
        </w:rPr>
      </w:r>
      <w:r w:rsidR="00320A0B" w:rsidRPr="006B4E76">
        <w:rPr>
          <w:rFonts w:cs="Arial"/>
          <w:szCs w:val="28"/>
        </w:rPr>
        <w:fldChar w:fldCharType="end"/>
      </w:r>
      <w:r w:rsidR="00320A0B" w:rsidRPr="006B4E76">
        <w:rPr>
          <w:rFonts w:cs="Arial"/>
          <w:szCs w:val="28"/>
        </w:rPr>
      </w:r>
      <w:r w:rsidR="00320A0B" w:rsidRPr="006B4E76">
        <w:rPr>
          <w:rFonts w:cs="Arial"/>
          <w:szCs w:val="28"/>
        </w:rPr>
        <w:fldChar w:fldCharType="separate"/>
      </w:r>
      <w:r w:rsidR="006B4E76" w:rsidRPr="006B4E76">
        <w:rPr>
          <w:rFonts w:cs="Arial"/>
          <w:noProof/>
          <w:szCs w:val="28"/>
        </w:rPr>
        <w:t>(Madsen et al. 2004, Wise et al. 2006, Hsu et al. 2021)</w:t>
      </w:r>
      <w:r w:rsidR="00320A0B"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14:paraId="498AAF9C" w14:textId="77777777" w:rsidR="008B6242" w:rsidRDefault="008B6242">
      <w:pPr>
        <w:rPr>
          <w:rFonts w:cs="Arial"/>
          <w:i/>
          <w:szCs w:val="28"/>
        </w:rPr>
      </w:pPr>
    </w:p>
    <w:p w14:paraId="687FD0E1" w14:textId="77777777"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14:paraId="0A7D4672" w14:textId="77777777" w:rsidR="00E14CCB" w:rsidRDefault="00B13DD0" w:rsidP="008B6FEB">
      <w:pPr>
        <w:rPr>
          <w:rFonts w:cs="Arial"/>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w:t>
      </w:r>
      <w:r w:rsidR="00E531C4">
        <w:rPr>
          <w:rFonts w:cs="Arial" w:hint="eastAsia"/>
          <w:szCs w:val="28"/>
        </w:rPr>
        <w:lastRenderedPageBreak/>
        <w:t xml:space="preserve">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320A0B"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320A0B">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320A0B">
        <w:rPr>
          <w:rFonts w:cs="Arial"/>
          <w:szCs w:val="28"/>
        </w:rPr>
      </w:r>
      <w:r w:rsidR="00320A0B">
        <w:rPr>
          <w:rFonts w:cs="Arial"/>
          <w:szCs w:val="28"/>
        </w:rPr>
        <w:fldChar w:fldCharType="end"/>
      </w:r>
      <w:r w:rsidR="00320A0B" w:rsidRPr="001C1A46">
        <w:rPr>
          <w:rFonts w:cs="Arial"/>
          <w:szCs w:val="28"/>
        </w:rPr>
      </w:r>
      <w:r w:rsidR="00320A0B" w:rsidRPr="001C1A46">
        <w:rPr>
          <w:rFonts w:cs="Arial"/>
          <w:szCs w:val="28"/>
        </w:rPr>
        <w:fldChar w:fldCharType="separate"/>
      </w:r>
      <w:r w:rsidR="003A51A5">
        <w:rPr>
          <w:rFonts w:cs="Arial"/>
          <w:noProof/>
          <w:szCs w:val="28"/>
        </w:rPr>
        <w:t>(Duelli and Obrist 2003, Letourneau et al. 2009, Rusch et al. 2016)</w:t>
      </w:r>
      <w:r w:rsidR="00320A0B"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has been shown to impact the pest c</w:t>
      </w:r>
      <w:r w:rsidR="007C2BA5" w:rsidRPr="00B433C3">
        <w:rPr>
          <w:rFonts w:cs="Arial" w:hint="eastAsia"/>
          <w:szCs w:val="28"/>
        </w:rPr>
        <w:t xml:space="preserve">ontrol by generalist predators </w:t>
      </w:r>
      <w:r w:rsidR="00320A0B"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320A0B" w:rsidRPr="00B433C3">
        <w:rPr>
          <w:rFonts w:cs="Arial"/>
          <w:szCs w:val="28"/>
        </w:rPr>
        <w:fldChar w:fldCharType="separate"/>
      </w:r>
      <w:r w:rsidR="007C2BA5" w:rsidRPr="00B433C3">
        <w:rPr>
          <w:rFonts w:cs="Arial"/>
          <w:noProof/>
          <w:szCs w:val="28"/>
        </w:rPr>
        <w:t>(Straub et al. 2008)</w:t>
      </w:r>
      <w:r w:rsidR="00320A0B"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320A0B"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320A0B"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320A0B" w:rsidRPr="00B433C3">
        <w:rPr>
          <w:rFonts w:cs="Arial"/>
          <w:szCs w:val="28"/>
        </w:rPr>
      </w:r>
      <w:r w:rsidR="00320A0B" w:rsidRPr="00B433C3">
        <w:rPr>
          <w:rFonts w:cs="Arial"/>
          <w:szCs w:val="28"/>
        </w:rPr>
        <w:fldChar w:fldCharType="end"/>
      </w:r>
      <w:r w:rsidR="00320A0B" w:rsidRPr="00B433C3">
        <w:rPr>
          <w:rFonts w:cs="Arial"/>
          <w:szCs w:val="28"/>
        </w:rPr>
      </w:r>
      <w:r w:rsidR="00320A0B" w:rsidRPr="00B433C3">
        <w:rPr>
          <w:rFonts w:cs="Arial"/>
          <w:szCs w:val="28"/>
        </w:rPr>
        <w:fldChar w:fldCharType="separate"/>
      </w:r>
      <w:r w:rsidR="004F2F24" w:rsidRPr="00B433C3">
        <w:rPr>
          <w:rFonts w:cs="Arial"/>
          <w:noProof/>
          <w:szCs w:val="28"/>
        </w:rPr>
        <w:t>(Michalko et al. 2019a)</w:t>
      </w:r>
      <w:r w:rsidR="00320A0B"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320A0B"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320A0B" w:rsidRPr="00B433C3">
        <w:rPr>
          <w:rFonts w:cs="Arial"/>
          <w:szCs w:val="28"/>
        </w:rPr>
        <w:fldChar w:fldCharType="separate"/>
      </w:r>
      <w:r w:rsidR="00A03539" w:rsidRPr="00B433C3">
        <w:rPr>
          <w:rFonts w:cs="Arial"/>
          <w:noProof/>
          <w:szCs w:val="28"/>
        </w:rPr>
        <w:t>(Finke and Denno 2006, Janssen et al. 2007)</w:t>
      </w:r>
      <w:r w:rsidR="00320A0B"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320A0B"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320A0B" w:rsidRPr="002E4449">
        <w:rPr>
          <w:rFonts w:cs="Arial"/>
          <w:szCs w:val="28"/>
        </w:rPr>
        <w:fldChar w:fldCharType="separate"/>
      </w:r>
      <w:r w:rsidR="002E4449" w:rsidRPr="002E4449">
        <w:rPr>
          <w:rFonts w:cs="Arial"/>
          <w:szCs w:val="28"/>
        </w:rPr>
        <w:t>(Janssen et al. 2006)</w:t>
      </w:r>
      <w:r w:rsidR="00320A0B"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320A0B"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320A0B" w:rsidRPr="00B433C3">
        <w:rPr>
          <w:rFonts w:cs="Arial"/>
          <w:szCs w:val="28"/>
        </w:rPr>
        <w:fldChar w:fldCharType="separate"/>
      </w:r>
      <w:r w:rsidR="00E93EFF" w:rsidRPr="00B433C3">
        <w:rPr>
          <w:rFonts w:cs="Arial"/>
          <w:noProof/>
          <w:szCs w:val="28"/>
        </w:rPr>
        <w:t>(Petrakova et al. 2016)</w:t>
      </w:r>
      <w:r w:rsidR="00320A0B"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p>
    <w:p w14:paraId="03043CD0" w14:textId="77777777" w:rsidR="0052059B" w:rsidRDefault="0052059B" w:rsidP="00BB5BEF">
      <w:pPr>
        <w:rPr>
          <w:rFonts w:cs="Arial"/>
          <w:i/>
          <w:color w:val="FF0000"/>
          <w:szCs w:val="28"/>
        </w:rPr>
      </w:pPr>
    </w:p>
    <w:p w14:paraId="549DB048" w14:textId="77777777" w:rsidR="00D63922" w:rsidRPr="000D062F" w:rsidRDefault="002C4136" w:rsidP="00334D62">
      <w:pPr>
        <w:jc w:val="center"/>
        <w:rPr>
          <w:rFonts w:cs="Arial"/>
          <w:i/>
          <w:szCs w:val="28"/>
        </w:rPr>
      </w:pPr>
      <w:r w:rsidRPr="000D062F">
        <w:rPr>
          <w:rFonts w:cs="Arial"/>
          <w:i/>
          <w:szCs w:val="28"/>
        </w:rPr>
        <w:lastRenderedPageBreak/>
        <w:t>Conclusio</w:t>
      </w:r>
      <w:r w:rsidR="00F544C6" w:rsidRPr="000D062F">
        <w:rPr>
          <w:rFonts w:cs="Arial"/>
          <w:i/>
          <w:szCs w:val="28"/>
        </w:rPr>
        <w:t>ns</w:t>
      </w:r>
    </w:p>
    <w:p w14:paraId="4080A741" w14:textId="77777777" w:rsidR="00E061BF" w:rsidRPr="00B61BFA" w:rsidRDefault="001F0E2B">
      <w:pPr>
        <w:pStyle w:val="a3"/>
        <w:numPr>
          <w:ilvl w:val="0"/>
          <w:numId w:val="32"/>
        </w:numPr>
        <w:rPr>
          <w:rFonts w:cs="Arial"/>
          <w:color w:val="FF0000"/>
          <w:szCs w:val="28"/>
        </w:rPr>
      </w:pPr>
      <w:r w:rsidRPr="00B61BFA">
        <w:rPr>
          <w:rFonts w:cs="Arial"/>
          <w:color w:val="FF0000"/>
          <w:szCs w:val="28"/>
        </w:rPr>
        <w:t xml:space="preserve">Quantify data &gt; biocontrol value, </w:t>
      </w:r>
      <w:r w:rsidRPr="00B61BFA">
        <w:rPr>
          <w:rFonts w:cs="Arial" w:hint="eastAsia"/>
          <w:color w:val="FF0000"/>
          <w:szCs w:val="28"/>
        </w:rPr>
        <w:t>f</w:t>
      </w:r>
      <w:r w:rsidRPr="00B61BFA">
        <w:rPr>
          <w:rFonts w:cs="Arial"/>
          <w:color w:val="FF0000"/>
          <w:szCs w:val="28"/>
        </w:rPr>
        <w:t>unction as specialist when things matter</w:t>
      </w:r>
      <w:r w:rsidR="00EE6402" w:rsidRPr="00B61BFA">
        <w:rPr>
          <w:rFonts w:cs="Arial"/>
          <w:color w:val="FF0000"/>
          <w:szCs w:val="28"/>
        </w:rPr>
        <w:t xml:space="preserve">.  While different </w:t>
      </w:r>
      <w:r w:rsidR="00000D9D" w:rsidRPr="00B61BFA">
        <w:rPr>
          <w:rFonts w:cs="Arial"/>
          <w:color w:val="FF0000"/>
          <w:szCs w:val="28"/>
        </w:rPr>
        <w:t xml:space="preserve">within-season </w:t>
      </w:r>
      <w:r w:rsidR="00EE6402" w:rsidRPr="00B61BFA">
        <w:rPr>
          <w:rFonts w:cs="Arial"/>
          <w:color w:val="FF0000"/>
          <w:szCs w:val="28"/>
        </w:rPr>
        <w:t>patterns</w:t>
      </w:r>
      <w:r w:rsidR="00000D9D" w:rsidRPr="00B61BFA">
        <w:rPr>
          <w:rFonts w:cs="Arial"/>
          <w:color w:val="FF0000"/>
          <w:szCs w:val="28"/>
        </w:rPr>
        <w:t xml:space="preserve"> </w:t>
      </w:r>
      <w:r w:rsidR="00EE6402" w:rsidRPr="00B61BFA">
        <w:rPr>
          <w:rFonts w:cs="Arial"/>
          <w:color w:val="FF0000"/>
          <w:szCs w:val="28"/>
        </w:rPr>
        <w:t>b</w:t>
      </w:r>
      <w:r w:rsidRPr="00B61BFA">
        <w:rPr>
          <w:rFonts w:cs="Arial"/>
          <w:color w:val="FF0000"/>
          <w:szCs w:val="28"/>
        </w:rPr>
        <w:t>etween spiders and ladybeetles (less important)</w:t>
      </w:r>
    </w:p>
    <w:p w14:paraId="229D4514" w14:textId="77777777" w:rsidR="00E061BF" w:rsidRPr="00B61BFA" w:rsidRDefault="001F0E2B">
      <w:pPr>
        <w:pStyle w:val="a3"/>
        <w:numPr>
          <w:ilvl w:val="0"/>
          <w:numId w:val="32"/>
        </w:numPr>
        <w:rPr>
          <w:rFonts w:cs="Arial"/>
          <w:color w:val="FF0000"/>
          <w:szCs w:val="28"/>
        </w:rPr>
      </w:pPr>
      <w:r w:rsidRPr="00B61BFA">
        <w:rPr>
          <w:rFonts w:cs="Arial"/>
          <w:color w:val="FF0000"/>
          <w:szCs w:val="28"/>
        </w:rPr>
        <w:t>Consistent over years</w:t>
      </w:r>
    </w:p>
    <w:p w14:paraId="066FC94A" w14:textId="77777777" w:rsidR="00E061BF" w:rsidRPr="00B61BFA" w:rsidRDefault="001F0E2B">
      <w:pPr>
        <w:pStyle w:val="a3"/>
        <w:numPr>
          <w:ilvl w:val="0"/>
          <w:numId w:val="32"/>
        </w:numPr>
        <w:rPr>
          <w:rFonts w:cs="Arial"/>
          <w:color w:val="FF0000"/>
          <w:szCs w:val="28"/>
        </w:rPr>
      </w:pPr>
      <w:r w:rsidRPr="00B61BFA">
        <w:rPr>
          <w:rFonts w:cs="Arial"/>
          <w:color w:val="FF0000"/>
          <w:szCs w:val="28"/>
        </w:rPr>
        <w:t>Analysis in abiotic and biotic factors &gt; value / implication</w:t>
      </w:r>
    </w:p>
    <w:p w14:paraId="0989D821" w14:textId="77777777" w:rsidR="00E061BF" w:rsidRPr="00B61BFA" w:rsidRDefault="001F0E2B">
      <w:pPr>
        <w:pStyle w:val="a3"/>
        <w:numPr>
          <w:ilvl w:val="0"/>
          <w:numId w:val="32"/>
        </w:numPr>
        <w:rPr>
          <w:rFonts w:cs="Arial"/>
          <w:color w:val="FF0000"/>
          <w:szCs w:val="28"/>
        </w:rPr>
      </w:pPr>
      <w:r w:rsidRPr="00B61BFA">
        <w:rPr>
          <w:rFonts w:cs="Arial"/>
          <w:color w:val="FF0000"/>
          <w:szCs w:val="28"/>
        </w:rPr>
        <w:t>Take home messages</w:t>
      </w:r>
      <w:r w:rsidR="00190BC9" w:rsidRPr="00B61BFA">
        <w:rPr>
          <w:rFonts w:cs="Arial"/>
          <w:color w:val="FF0000"/>
          <w:szCs w:val="28"/>
        </w:rPr>
        <w:t xml:space="preserve"> &gt; Global shift toward sustainable agriculture.</w:t>
      </w:r>
    </w:p>
    <w:p w14:paraId="08351EF7" w14:textId="77777777" w:rsidR="00DD2964" w:rsidRPr="0093193A" w:rsidRDefault="00D63922" w:rsidP="001F0E2B">
      <w:pPr>
        <w:ind w:firstLine="720"/>
        <w:rPr>
          <w:rFonts w:cs="Arial"/>
          <w:i/>
          <w:szCs w:val="28"/>
        </w:rPr>
      </w:pPr>
      <w:r w:rsidRPr="000D062F">
        <w:rPr>
          <w:rFonts w:cs="Arial" w:hint="eastAsia"/>
          <w:szCs w:val="28"/>
        </w:rPr>
        <w:t xml:space="preserve">By </w:t>
      </w:r>
      <w:r w:rsidRPr="000D062F">
        <w:rPr>
          <w:rFonts w:cs="Arial"/>
          <w:szCs w:val="28"/>
        </w:rPr>
        <w:t>quantify</w:t>
      </w:r>
      <w:r w:rsidRPr="000D062F">
        <w:rPr>
          <w:rFonts w:cs="Arial" w:hint="eastAsia"/>
          <w:szCs w:val="28"/>
        </w:rPr>
        <w:t>ing</w:t>
      </w:r>
      <w:r w:rsidRPr="000D062F">
        <w:rPr>
          <w:rFonts w:cs="Arial"/>
          <w:szCs w:val="28"/>
        </w:rPr>
        <w:t xml:space="preserve"> the diet compositions of generalist arthropod predators in </w:t>
      </w:r>
      <w:r w:rsidR="006A3B44" w:rsidRPr="000D062F">
        <w:rPr>
          <w:rFonts w:cs="Arial" w:hint="eastAsia"/>
          <w:szCs w:val="28"/>
        </w:rPr>
        <w:t>rice farms</w:t>
      </w:r>
      <w:r w:rsidRPr="000D062F">
        <w:rPr>
          <w:rFonts w:cs="Arial"/>
          <w:szCs w:val="28"/>
        </w:rPr>
        <w:t xml:space="preserve"> </w:t>
      </w:r>
      <w:r w:rsidRPr="0093193A">
        <w:rPr>
          <w:rFonts w:cs="Arial"/>
          <w:szCs w:val="28"/>
        </w:rPr>
        <w:t>over three consecutive years</w:t>
      </w:r>
      <w:r w:rsidR="00F26DDC" w:rsidRPr="0093193A">
        <w:rPr>
          <w:rFonts w:cs="Arial"/>
          <w:szCs w:val="28"/>
        </w:rPr>
        <w:t xml:space="preserve">, </w:t>
      </w:r>
      <w:r w:rsidRPr="0093193A">
        <w:rPr>
          <w:rFonts w:cs="Arial" w:hint="eastAsia"/>
          <w:szCs w:val="28"/>
        </w:rPr>
        <w:t>our study clarifies</w:t>
      </w:r>
      <w:r w:rsidR="00F26DDC" w:rsidRPr="0093193A">
        <w:rPr>
          <w:rFonts w:cs="Arial"/>
          <w:szCs w:val="28"/>
        </w:rPr>
        <w:t xml:space="preserve"> a </w:t>
      </w:r>
      <w:r w:rsidRPr="0093193A">
        <w:rPr>
          <w:rFonts w:cs="Arial"/>
          <w:szCs w:val="28"/>
        </w:rPr>
        <w:t>previous</w:t>
      </w:r>
      <w:r w:rsidRPr="0093193A">
        <w:rPr>
          <w:rFonts w:cs="Arial" w:hint="eastAsia"/>
          <w:szCs w:val="28"/>
        </w:rPr>
        <w:t xml:space="preserve"> </w:t>
      </w:r>
      <w:r w:rsidRPr="0093193A">
        <w:rPr>
          <w:rFonts w:cs="Arial"/>
          <w:szCs w:val="28"/>
        </w:rPr>
        <w:t>puzzle</w:t>
      </w:r>
      <w:r w:rsidRPr="0093193A">
        <w:rPr>
          <w:rFonts w:cs="Arial" w:hint="eastAsia"/>
          <w:szCs w:val="28"/>
        </w:rPr>
        <w:t xml:space="preserve"> </w:t>
      </w:r>
      <w:r w:rsidRPr="0093193A">
        <w:rPr>
          <w:rFonts w:cs="Arial"/>
          <w:szCs w:val="28"/>
        </w:rPr>
        <w:t>concerning</w:t>
      </w:r>
      <w:r w:rsidRPr="0093193A">
        <w:rPr>
          <w:rFonts w:cs="Arial" w:hint="eastAsia"/>
          <w:szCs w:val="28"/>
        </w:rPr>
        <w:t xml:space="preserve"> the use of these predators as biocontrol agents</w:t>
      </w:r>
      <w:r w:rsidR="00A10C6F" w:rsidRPr="0093193A">
        <w:rPr>
          <w:rFonts w:cs="Arial" w:hint="eastAsia"/>
          <w:szCs w:val="28"/>
        </w:rPr>
        <w:t xml:space="preserve"> in pest management program</w:t>
      </w:r>
      <w:r w:rsidR="000461AC">
        <w:rPr>
          <w:rFonts w:cs="Arial" w:hint="eastAsia"/>
          <w:szCs w:val="28"/>
        </w:rPr>
        <w:t>s</w:t>
      </w:r>
      <w:r w:rsidRPr="0093193A">
        <w:rPr>
          <w:rFonts w:cs="Arial" w:hint="eastAsia"/>
          <w:szCs w:val="28"/>
        </w:rPr>
        <w:t>.</w:t>
      </w:r>
      <w:r w:rsidR="006A42DC" w:rsidRPr="0093193A">
        <w:rPr>
          <w:rFonts w:cs="Arial" w:hint="eastAsia"/>
          <w:szCs w:val="28"/>
        </w:rPr>
        <w:t xml:space="preserve"> </w:t>
      </w:r>
      <w:r w:rsidR="006A3B44" w:rsidRPr="0093193A">
        <w:rPr>
          <w:rFonts w:cs="Arial" w:hint="eastAsia"/>
          <w:szCs w:val="28"/>
        </w:rPr>
        <w:t xml:space="preserve">High </w:t>
      </w:r>
      <w:r w:rsidR="006A3B44" w:rsidRPr="0093193A">
        <w:rPr>
          <w:rFonts w:cs="Arial"/>
          <w:szCs w:val="28"/>
        </w:rPr>
        <w:t>proportion</w:t>
      </w:r>
      <w:r w:rsidR="006A3B44" w:rsidRPr="0093193A">
        <w:rPr>
          <w:rFonts w:cs="Arial" w:hint="eastAsia"/>
          <w:szCs w:val="28"/>
        </w:rPr>
        <w:t xml:space="preserve"> of rice pests in the diet of predators in both organic and conventional farms </w:t>
      </w:r>
      <w:r w:rsidR="000D062F" w:rsidRPr="0093193A">
        <w:rPr>
          <w:rFonts w:cs="Arial" w:hint="eastAsia"/>
          <w:szCs w:val="28"/>
        </w:rPr>
        <w:t>indicates</w:t>
      </w:r>
      <w:r w:rsidR="006A3B44" w:rsidRPr="0093193A">
        <w:rPr>
          <w:rFonts w:cs="Arial" w:hint="eastAsia"/>
          <w:szCs w:val="28"/>
        </w:rPr>
        <w:t xml:space="preserve"> strong per-capita </w:t>
      </w:r>
      <w:r w:rsidR="000D062F" w:rsidRPr="0093193A">
        <w:rPr>
          <w:rFonts w:cs="Arial" w:hint="eastAsia"/>
          <w:szCs w:val="28"/>
        </w:rPr>
        <w:t>pest consumption by predators</w:t>
      </w:r>
      <w:r w:rsidR="006A3B44" w:rsidRPr="0093193A">
        <w:rPr>
          <w:rFonts w:cs="Arial" w:hint="eastAsia"/>
          <w:szCs w:val="28"/>
        </w:rPr>
        <w:t>, highlighting their promising biocontrol potential regardless of farming system. Furthermore, t</w:t>
      </w:r>
      <w:r w:rsidRPr="0093193A">
        <w:rPr>
          <w:rFonts w:cs="Arial" w:hint="eastAsia"/>
          <w:szCs w:val="28"/>
        </w:rPr>
        <w:t xml:space="preserve">he </w:t>
      </w:r>
      <w:r w:rsidRPr="0093193A">
        <w:rPr>
          <w:rFonts w:cs="Arial"/>
          <w:szCs w:val="28"/>
        </w:rPr>
        <w:t>consisten</w:t>
      </w:r>
      <w:r w:rsidR="006A3B44" w:rsidRPr="0093193A">
        <w:rPr>
          <w:rFonts w:cs="Arial" w:hint="eastAsia"/>
          <w:szCs w:val="28"/>
        </w:rPr>
        <w:t xml:space="preserve">cy in </w:t>
      </w:r>
      <w:r w:rsidRPr="0093193A">
        <w:rPr>
          <w:rFonts w:cs="Arial"/>
          <w:szCs w:val="28"/>
        </w:rPr>
        <w:t>pest cons</w:t>
      </w:r>
      <w:r w:rsidR="006A3B44" w:rsidRPr="0093193A">
        <w:rPr>
          <w:rFonts w:cs="Arial"/>
          <w:szCs w:val="28"/>
        </w:rPr>
        <w:t>umption</w:t>
      </w:r>
      <w:r w:rsidR="000D062F" w:rsidRPr="0093193A">
        <w:rPr>
          <w:rFonts w:cs="Arial" w:hint="eastAsia"/>
          <w:szCs w:val="28"/>
        </w:rPr>
        <w:t xml:space="preserve"> patterns</w:t>
      </w:r>
      <w:r w:rsidR="006A3B44" w:rsidRPr="0093193A">
        <w:rPr>
          <w:rFonts w:cs="Arial" w:hint="eastAsia"/>
          <w:szCs w:val="28"/>
        </w:rPr>
        <w:t xml:space="preserve"> </w:t>
      </w:r>
      <w:r w:rsidRPr="0093193A">
        <w:rPr>
          <w:rFonts w:cs="Arial" w:hint="eastAsia"/>
          <w:szCs w:val="28"/>
        </w:rPr>
        <w:t>across years</w:t>
      </w:r>
      <w:r w:rsidRPr="0093193A">
        <w:rPr>
          <w:rFonts w:cs="Arial"/>
          <w:szCs w:val="28"/>
        </w:rPr>
        <w:t xml:space="preserve"> </w:t>
      </w:r>
      <w:r w:rsidR="000461AC">
        <w:rPr>
          <w:rFonts w:cs="Arial" w:hint="eastAsia"/>
          <w:szCs w:val="28"/>
        </w:rPr>
        <w:t>offers</w:t>
      </w:r>
      <w:r w:rsidR="00F26DDC" w:rsidRPr="0093193A">
        <w:rPr>
          <w:rFonts w:cs="Arial"/>
          <w:szCs w:val="28"/>
        </w:rPr>
        <w:t xml:space="preserve"> </w:t>
      </w:r>
      <w:r w:rsidR="000461AC">
        <w:rPr>
          <w:rFonts w:cs="Arial"/>
          <w:szCs w:val="28"/>
        </w:rPr>
        <w:t xml:space="preserve">convincing evidence </w:t>
      </w:r>
      <w:r w:rsidR="000461AC">
        <w:rPr>
          <w:rFonts w:cs="Arial" w:hint="eastAsia"/>
          <w:szCs w:val="28"/>
        </w:rPr>
        <w:t>of</w:t>
      </w:r>
      <w:r w:rsidRPr="0093193A">
        <w:rPr>
          <w:rFonts w:cs="Arial"/>
          <w:szCs w:val="28"/>
        </w:rPr>
        <w:t xml:space="preserve"> the</w:t>
      </w:r>
      <w:r w:rsidRPr="0093193A">
        <w:rPr>
          <w:rFonts w:cs="Arial" w:hint="eastAsia"/>
          <w:szCs w:val="28"/>
        </w:rPr>
        <w:t>ir</w:t>
      </w:r>
      <w:r w:rsidRPr="0093193A">
        <w:rPr>
          <w:rFonts w:cs="Arial"/>
          <w:szCs w:val="28"/>
        </w:rPr>
        <w:t xml:space="preserve"> </w:t>
      </w:r>
      <w:r w:rsidR="006A3B44" w:rsidRPr="0093193A">
        <w:rPr>
          <w:rFonts w:cs="Arial" w:hint="eastAsia"/>
          <w:szCs w:val="28"/>
        </w:rPr>
        <w:t>stable and reliable top-down effect</w:t>
      </w:r>
      <w:r w:rsidRPr="0093193A">
        <w:rPr>
          <w:rFonts w:cs="Arial" w:hint="eastAsia"/>
          <w:szCs w:val="28"/>
        </w:rPr>
        <w:t xml:space="preserve"> </w:t>
      </w:r>
      <w:r w:rsidR="006A3B44" w:rsidRPr="0093193A">
        <w:rPr>
          <w:rFonts w:cs="Arial" w:hint="eastAsia"/>
          <w:szCs w:val="28"/>
        </w:rPr>
        <w:t>on pests.</w:t>
      </w:r>
      <w:r w:rsidR="000D062F" w:rsidRPr="0093193A">
        <w:rPr>
          <w:rFonts w:cs="Arial" w:hint="eastAsia"/>
          <w:szCs w:val="28"/>
        </w:rPr>
        <w:t xml:space="preserve"> </w:t>
      </w:r>
      <w:r w:rsidR="0093193A" w:rsidRPr="0093193A">
        <w:rPr>
          <w:rFonts w:cs="Arial" w:hint="eastAsia"/>
          <w:szCs w:val="28"/>
        </w:rPr>
        <w:t>T</w:t>
      </w:r>
      <w:r w:rsidR="00132D67" w:rsidRPr="0093193A">
        <w:rPr>
          <w:rFonts w:cs="Arial" w:hint="eastAsia"/>
          <w:szCs w:val="28"/>
        </w:rPr>
        <w:t xml:space="preserve">herefore, </w:t>
      </w:r>
      <w:r w:rsidR="000461AC" w:rsidRPr="000461AC">
        <w:rPr>
          <w:rFonts w:cs="Arial" w:hint="eastAsia"/>
          <w:szCs w:val="28"/>
        </w:rPr>
        <w:t xml:space="preserve">incorporating generalist arthropod predators as biocontrol agents </w:t>
      </w:r>
      <w:r w:rsidR="000461AC">
        <w:rPr>
          <w:rFonts w:cs="Arial" w:hint="eastAsia"/>
          <w:szCs w:val="28"/>
        </w:rPr>
        <w:t>in</w:t>
      </w:r>
      <w:r w:rsidR="001451DF">
        <w:rPr>
          <w:rFonts w:cs="Arial" w:hint="eastAsia"/>
          <w:szCs w:val="28"/>
        </w:rPr>
        <w:t xml:space="preserve"> </w:t>
      </w:r>
      <w:r w:rsidR="000D062F" w:rsidRPr="0093193A">
        <w:rPr>
          <w:rFonts w:cs="Arial" w:hint="eastAsia"/>
          <w:szCs w:val="28"/>
        </w:rPr>
        <w:t>management</w:t>
      </w:r>
      <w:r w:rsidR="000461AC">
        <w:rPr>
          <w:rFonts w:cs="Arial" w:hint="eastAsia"/>
          <w:szCs w:val="28"/>
        </w:rPr>
        <w:t xml:space="preserve"> schemes</w:t>
      </w:r>
      <w:r w:rsidR="000D062F" w:rsidRPr="0093193A">
        <w:rPr>
          <w:rFonts w:cs="Arial" w:hint="eastAsia"/>
          <w:szCs w:val="28"/>
        </w:rPr>
        <w:t xml:space="preserve"> </w:t>
      </w:r>
      <w:r w:rsidR="00132D67" w:rsidRPr="0093193A">
        <w:rPr>
          <w:rFonts w:cs="Arial" w:hint="eastAsia"/>
          <w:szCs w:val="28"/>
        </w:rPr>
        <w:t xml:space="preserve">will </w:t>
      </w:r>
      <w:r w:rsidR="001451DF">
        <w:rPr>
          <w:rFonts w:cs="Arial" w:hint="eastAsia"/>
          <w:szCs w:val="28"/>
        </w:rPr>
        <w:t>likely</w:t>
      </w:r>
      <w:r w:rsidR="00132D67" w:rsidRPr="0093193A">
        <w:rPr>
          <w:rFonts w:cs="Arial"/>
          <w:szCs w:val="28"/>
        </w:rPr>
        <w:t xml:space="preserve"> enhance </w:t>
      </w:r>
      <w:r w:rsidR="00132D67" w:rsidRPr="0093193A">
        <w:rPr>
          <w:rFonts w:cs="Arial" w:hint="eastAsia"/>
          <w:szCs w:val="28"/>
        </w:rPr>
        <w:t xml:space="preserve">pest </w:t>
      </w:r>
      <w:r w:rsidR="00132D67" w:rsidRPr="0093193A">
        <w:rPr>
          <w:rFonts w:cs="Arial"/>
          <w:szCs w:val="28"/>
        </w:rPr>
        <w:t>control</w:t>
      </w:r>
      <w:r w:rsidR="00132D67" w:rsidRPr="0093193A">
        <w:rPr>
          <w:rFonts w:cs="Arial" w:hint="eastAsia"/>
          <w:szCs w:val="28"/>
        </w:rPr>
        <w:t xml:space="preserve"> </w:t>
      </w:r>
      <w:r w:rsidR="00A10C6F" w:rsidRPr="0093193A">
        <w:rPr>
          <w:rFonts w:cs="Arial" w:hint="eastAsia"/>
          <w:szCs w:val="28"/>
        </w:rPr>
        <w:t xml:space="preserve">in </w:t>
      </w:r>
      <w:r w:rsidR="00A10C6F" w:rsidRPr="0093193A">
        <w:rPr>
          <w:rFonts w:cs="Arial"/>
          <w:szCs w:val="28"/>
        </w:rPr>
        <w:t>agricultural</w:t>
      </w:r>
      <w:r w:rsidR="00A10C6F" w:rsidRPr="0093193A">
        <w:rPr>
          <w:rFonts w:cs="Arial" w:hint="eastAsia"/>
          <w:szCs w:val="28"/>
        </w:rPr>
        <w:t xml:space="preserve"> fields</w:t>
      </w:r>
      <w:r w:rsidR="00132D67" w:rsidRPr="0093193A">
        <w:rPr>
          <w:rFonts w:cs="Arial" w:hint="eastAsia"/>
          <w:szCs w:val="28"/>
        </w:rPr>
        <w:t>.</w:t>
      </w:r>
    </w:p>
    <w:p w14:paraId="78F1AD50" w14:textId="77777777" w:rsidR="00DC0525" w:rsidRDefault="00DC0525" w:rsidP="00FE74ED">
      <w:pPr>
        <w:spacing w:afterLines="200" w:after="480"/>
        <w:rPr>
          <w:b/>
        </w:rPr>
      </w:pPr>
    </w:p>
    <w:p w14:paraId="6A92D01E" w14:textId="77777777" w:rsidR="00B61BFA" w:rsidRDefault="00B61BFA">
      <w:pPr>
        <w:rPr>
          <w:b/>
        </w:rPr>
      </w:pPr>
      <w:r>
        <w:rPr>
          <w:b/>
        </w:rPr>
        <w:br w:type="page"/>
      </w:r>
    </w:p>
    <w:p w14:paraId="1D470B0F" w14:textId="77777777" w:rsidR="00D75A61" w:rsidRPr="0093193A" w:rsidRDefault="00204ED7" w:rsidP="00FE74ED">
      <w:pPr>
        <w:spacing w:afterLines="200" w:after="480"/>
        <w:rPr>
          <w:b/>
        </w:rPr>
      </w:pPr>
      <w:r w:rsidRPr="0093193A">
        <w:rPr>
          <w:rFonts w:hint="eastAsia"/>
          <w:b/>
        </w:rPr>
        <w:lastRenderedPageBreak/>
        <w:t>Acknowledgement</w:t>
      </w:r>
    </w:p>
    <w:p w14:paraId="497FF11A" w14:textId="77777777" w:rsidR="00D75A61" w:rsidRPr="0093193A" w:rsidRDefault="0010455D" w:rsidP="00BB5BEF">
      <w:pPr>
        <w:rPr>
          <w:rFonts w:cs="Arial"/>
          <w:szCs w:val="28"/>
        </w:rPr>
      </w:pPr>
      <w:r w:rsidRPr="0093193A">
        <w:rPr>
          <w:rFonts w:cs="Arial"/>
          <w:szCs w:val="28"/>
        </w:rPr>
        <w:t>We thank Miaoli District Agricultural Research and Extension Station for providing</w:t>
      </w:r>
      <w:r w:rsidRPr="0093193A">
        <w:rPr>
          <w:rFonts w:cs="Arial" w:hint="eastAsia"/>
          <w:szCs w:val="28"/>
        </w:rPr>
        <w:t xml:space="preserve"> </w:t>
      </w:r>
      <w:r w:rsidRPr="0093193A">
        <w:rPr>
          <w:rFonts w:cs="Arial"/>
          <w:szCs w:val="28"/>
          <w:shd w:val="clear" w:color="auto" w:fill="FFFFFF"/>
        </w:rPr>
        <w:t xml:space="preserve">field assistance </w:t>
      </w:r>
      <w:r w:rsidRPr="0093193A">
        <w:rPr>
          <w:rFonts w:cs="Arial" w:hint="eastAsia"/>
          <w:szCs w:val="28"/>
          <w:shd w:val="clear" w:color="auto" w:fill="FFFFFF"/>
        </w:rPr>
        <w:t>and</w:t>
      </w:r>
      <w:r w:rsidRPr="0093193A">
        <w:rPr>
          <w:rFonts w:cs="Arial"/>
          <w:szCs w:val="28"/>
          <w:shd w:val="clear" w:color="auto" w:fill="FFFFFF"/>
        </w:rPr>
        <w:t xml:space="preserve"> logistic</w:t>
      </w:r>
      <w:r w:rsidRPr="0093193A">
        <w:rPr>
          <w:rFonts w:cs="Arial" w:hint="eastAsia"/>
          <w:szCs w:val="28"/>
          <w:shd w:val="clear" w:color="auto" w:fill="FFFFFF"/>
        </w:rPr>
        <w:t xml:space="preserve"> support</w:t>
      </w:r>
      <w:r w:rsidRPr="0093193A">
        <w:rPr>
          <w:rFonts w:cs="Arial"/>
          <w:szCs w:val="28"/>
        </w:rPr>
        <w:t xml:space="preserve">. This study </w:t>
      </w:r>
      <w:r w:rsidR="00FF6736" w:rsidRPr="0093193A">
        <w:rPr>
          <w:rFonts w:cs="Arial" w:hint="eastAsia"/>
          <w:szCs w:val="28"/>
        </w:rPr>
        <w:t>wa</w:t>
      </w:r>
      <w:r w:rsidRPr="0093193A">
        <w:rPr>
          <w:rFonts w:cs="Arial"/>
          <w:szCs w:val="28"/>
        </w:rPr>
        <w:t>s funded by Counc</w:t>
      </w:r>
      <w:r w:rsidR="002A4152">
        <w:rPr>
          <w:rFonts w:cs="Arial"/>
          <w:szCs w:val="28"/>
        </w:rPr>
        <w:t>il of Agriculture, R.O.C.</w:t>
      </w:r>
    </w:p>
    <w:p w14:paraId="4C514431" w14:textId="77777777" w:rsidR="00D75A61" w:rsidRPr="0093193A" w:rsidRDefault="00204ED7">
      <w:pPr>
        <w:jc w:val="left"/>
        <w:rPr>
          <w:b/>
        </w:rPr>
      </w:pPr>
      <w:r w:rsidRPr="0093193A">
        <w:rPr>
          <w:b/>
        </w:rPr>
        <w:br w:type="page"/>
      </w:r>
    </w:p>
    <w:p w14:paraId="64B1EC28" w14:textId="77777777" w:rsidR="00EF127A" w:rsidRPr="00EF127A" w:rsidRDefault="00320A0B" w:rsidP="00EF127A">
      <w:pPr>
        <w:pStyle w:val="EndNoteBibliographyTitle"/>
      </w:pPr>
      <w:r>
        <w:lastRenderedPageBreak/>
        <w:fldChar w:fldCharType="begin"/>
      </w:r>
      <w:r w:rsidR="00152402">
        <w:instrText xml:space="preserve"> ADDIN EN.REFLIST </w:instrText>
      </w:r>
      <w:r>
        <w:fldChar w:fldCharType="separate"/>
      </w:r>
      <w:r w:rsidR="00EF127A" w:rsidRPr="00EF127A">
        <w:t>Reference</w:t>
      </w:r>
    </w:p>
    <w:p w14:paraId="18BDAB00" w14:textId="77777777" w:rsidR="00EF127A" w:rsidRPr="00EF127A" w:rsidRDefault="00EF127A" w:rsidP="00EF127A">
      <w:pPr>
        <w:pStyle w:val="EndNoteBibliographyTitle"/>
      </w:pPr>
    </w:p>
    <w:p w14:paraId="3F55EB21" w14:textId="77777777" w:rsidR="00EF127A" w:rsidRPr="00EF127A" w:rsidRDefault="00EF127A" w:rsidP="00EF127A">
      <w:pPr>
        <w:pStyle w:val="EndNoteBibliography"/>
        <w:spacing w:after="0"/>
        <w:ind w:left="720" w:hanging="720"/>
      </w:pPr>
      <w:r w:rsidRPr="00EF127A">
        <w:t>Albajes, R., and Ò. Alomar. 1999. Current and potential use of polyphagous predators. Pages 265-275  Integrated pest and disease management in greenhouse crops. Springer.</w:t>
      </w:r>
    </w:p>
    <w:p w14:paraId="5E2A1971" w14:textId="77777777" w:rsidR="00EF127A" w:rsidRPr="00EF127A" w:rsidRDefault="00EF127A" w:rsidP="00EF127A">
      <w:pPr>
        <w:pStyle w:val="EndNoteBibliography"/>
        <w:spacing w:after="0"/>
        <w:ind w:left="720" w:hanging="720"/>
      </w:pPr>
      <w:r w:rsidRPr="00EF127A">
        <w:t xml:space="preserve">Albertini, A., S. Marchi, C. Ratti, G. Burgio, R. Petacchi, and S. Magagnoli. 2018. Bactrocera oleae pupae predation by Ocypus olens detected by molecular gut content analysis. BioControl </w:t>
      </w:r>
      <w:r w:rsidRPr="00EF127A">
        <w:rPr>
          <w:b/>
        </w:rPr>
        <w:t>63</w:t>
      </w:r>
      <w:r w:rsidRPr="00EF127A">
        <w:t>:227-239.</w:t>
      </w:r>
    </w:p>
    <w:p w14:paraId="101EF6B2" w14:textId="77777777" w:rsidR="00EF127A" w:rsidRPr="00EF127A" w:rsidRDefault="00EF127A" w:rsidP="00EF127A">
      <w:pPr>
        <w:pStyle w:val="EndNoteBibliography"/>
        <w:spacing w:after="0"/>
        <w:ind w:left="720" w:hanging="720"/>
      </w:pPr>
      <w:r w:rsidRPr="00EF127A">
        <w:t>Allan, J., A. Flecker, and N. McClintock. 1987. Prey preference of stoneflies: sedentary vs mobile prey. Oikos:323-331.</w:t>
      </w:r>
    </w:p>
    <w:p w14:paraId="0EEABAB2" w14:textId="77777777" w:rsidR="00EF127A" w:rsidRPr="00EF127A" w:rsidRDefault="00EF127A" w:rsidP="00EF127A">
      <w:pPr>
        <w:pStyle w:val="EndNoteBibliography"/>
        <w:spacing w:after="0"/>
        <w:ind w:left="720" w:hanging="720"/>
      </w:pPr>
      <w:r w:rsidRPr="00EF127A">
        <w:t>Altieri, M. A. 1999. The ecological role of biodiversity in agroecosystems. Pages 19-31  Invertebrate biodiversity as bioindicators of sustainable landscapes. Elsevier.</w:t>
      </w:r>
    </w:p>
    <w:p w14:paraId="5E0902B3" w14:textId="77777777" w:rsidR="00EF127A" w:rsidRPr="00EF127A" w:rsidRDefault="00EF127A" w:rsidP="00EF127A">
      <w:pPr>
        <w:pStyle w:val="EndNoteBibliography"/>
        <w:spacing w:after="0"/>
        <w:ind w:left="720" w:hanging="720"/>
      </w:pPr>
      <w:r w:rsidRPr="00EF127A">
        <w:t xml:space="preserve">Altieri, M. A., and D. K. Letourneau. 1982. Vegetation management and biological control in agroecosystems. Crop Protection </w:t>
      </w:r>
      <w:r w:rsidRPr="00EF127A">
        <w:rPr>
          <w:b/>
        </w:rPr>
        <w:t>1</w:t>
      </w:r>
      <w:r w:rsidRPr="00EF127A">
        <w:t>:405-430.</w:t>
      </w:r>
    </w:p>
    <w:p w14:paraId="1AB9642C" w14:textId="77777777" w:rsidR="00EF127A" w:rsidRPr="00EF127A" w:rsidRDefault="00EF127A" w:rsidP="00EF127A">
      <w:pPr>
        <w:pStyle w:val="EndNoteBibliography"/>
        <w:spacing w:after="0"/>
        <w:ind w:left="720" w:hanging="720"/>
      </w:pPr>
      <w:r w:rsidRPr="00EF127A">
        <w:t>Barbosa, P., and I. Castellanos. 2005. Ecology of predator-prey interactions. Oxford University Press.</w:t>
      </w:r>
    </w:p>
    <w:p w14:paraId="5544A8FA" w14:textId="77777777" w:rsidR="00EF127A" w:rsidRPr="00EF127A" w:rsidRDefault="00EF127A" w:rsidP="00EF127A">
      <w:pPr>
        <w:pStyle w:val="EndNoteBibliography"/>
        <w:spacing w:after="0"/>
        <w:ind w:left="720" w:hanging="720"/>
      </w:pPr>
      <w:r w:rsidRPr="00EF127A">
        <w:t>Bengtsson, J., J. Ahnström, and A. C. WEIBULL. 2005. The effects of organic agriculture on biodiversity and abundance: a meta</w:t>
      </w:r>
      <w:r w:rsidRPr="00EF127A">
        <w:rPr>
          <w:rFonts w:ascii="Cambria Math" w:hAnsi="Cambria Math" w:cs="Cambria Math"/>
        </w:rPr>
        <w:t>‐</w:t>
      </w:r>
      <w:r w:rsidRPr="00EF127A">
        <w:t xml:space="preserve">analysis. Journal of Applied Ecology </w:t>
      </w:r>
      <w:r w:rsidRPr="00EF127A">
        <w:rPr>
          <w:b/>
        </w:rPr>
        <w:t>42</w:t>
      </w:r>
      <w:r w:rsidRPr="00EF127A">
        <w:t>:261-269.</w:t>
      </w:r>
    </w:p>
    <w:p w14:paraId="4613531D" w14:textId="77777777" w:rsidR="00EF127A" w:rsidRPr="00EF127A" w:rsidRDefault="00EF127A" w:rsidP="00EF127A">
      <w:pPr>
        <w:pStyle w:val="EndNoteBibliography"/>
        <w:spacing w:after="0"/>
        <w:ind w:left="720" w:hanging="720"/>
      </w:pPr>
      <w:r w:rsidRPr="00EF127A">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EF127A">
        <w:rPr>
          <w:b/>
        </w:rPr>
        <w:t>40</w:t>
      </w:r>
      <w:r w:rsidRPr="00EF127A">
        <w:t>:2297-2308.</w:t>
      </w:r>
    </w:p>
    <w:p w14:paraId="6E6866A2" w14:textId="77777777" w:rsidR="00EF127A" w:rsidRPr="00EF127A" w:rsidRDefault="00EF127A" w:rsidP="00EF127A">
      <w:pPr>
        <w:pStyle w:val="EndNoteBibliography"/>
        <w:spacing w:after="0"/>
        <w:ind w:left="720" w:hanging="720"/>
      </w:pPr>
      <w:r w:rsidRPr="00EF127A">
        <w:t>Birkhofer, K., A. Fließbach, D. H. Wise, and S. Scheu. 2011. Arthropod food webs in organic and conventional wheat farming systems of an agricultural long</w:t>
      </w:r>
      <w:r w:rsidRPr="00EF127A">
        <w:rPr>
          <w:rFonts w:ascii="Cambria Math" w:hAnsi="Cambria Math" w:cs="Cambria Math"/>
        </w:rPr>
        <w:t>‐</w:t>
      </w:r>
      <w:r w:rsidRPr="00EF127A">
        <w:t xml:space="preserve">term experiment: a stable isotope approach. Agricultural and Forest Entomology </w:t>
      </w:r>
      <w:r w:rsidRPr="00EF127A">
        <w:rPr>
          <w:b/>
        </w:rPr>
        <w:t>13</w:t>
      </w:r>
      <w:r w:rsidRPr="00EF127A">
        <w:t>:197-204.</w:t>
      </w:r>
    </w:p>
    <w:p w14:paraId="363652A8" w14:textId="77777777" w:rsidR="00EF127A" w:rsidRPr="00EF127A" w:rsidRDefault="00EF127A" w:rsidP="00EF127A">
      <w:pPr>
        <w:pStyle w:val="EndNoteBibliography"/>
        <w:spacing w:after="0"/>
        <w:ind w:left="720" w:hanging="720"/>
      </w:pPr>
      <w:r w:rsidRPr="00EF127A">
        <w:t xml:space="preserve">Birkhofer, K., D. H. Wise, and S. Scheu. 2008b. Subsidy from the detrital food web, but not microhabitat complexity, affects the role of generalist predators in an aboveground herbivore food web. Oikos </w:t>
      </w:r>
      <w:r w:rsidRPr="00EF127A">
        <w:rPr>
          <w:b/>
        </w:rPr>
        <w:t>117</w:t>
      </w:r>
      <w:r w:rsidRPr="00EF127A">
        <w:t>:494-500.</w:t>
      </w:r>
    </w:p>
    <w:p w14:paraId="5D0DCFF8" w14:textId="77777777" w:rsidR="00EF127A" w:rsidRPr="00EF127A" w:rsidRDefault="00EF127A" w:rsidP="00EF127A">
      <w:pPr>
        <w:pStyle w:val="EndNoteBibliography"/>
        <w:spacing w:after="0"/>
        <w:ind w:left="720" w:hanging="720"/>
      </w:pPr>
      <w:r w:rsidRPr="00EF127A">
        <w:t xml:space="preserve">Blondel, J. 2003. Guilds or functional groups: does it matter? Oikos </w:t>
      </w:r>
      <w:r w:rsidRPr="00EF127A">
        <w:rPr>
          <w:b/>
        </w:rPr>
        <w:t>100</w:t>
      </w:r>
      <w:r w:rsidRPr="00EF127A">
        <w:t>:223-231.</w:t>
      </w:r>
    </w:p>
    <w:p w14:paraId="75F04E3C" w14:textId="77777777" w:rsidR="00EF127A" w:rsidRPr="00EF127A" w:rsidRDefault="00EF127A" w:rsidP="00EF127A">
      <w:pPr>
        <w:pStyle w:val="EndNoteBibliography"/>
        <w:spacing w:after="0"/>
        <w:ind w:left="720" w:hanging="720"/>
      </w:pPr>
      <w:r w:rsidRPr="00EF127A">
        <w:t xml:space="preserve">Boecklen, W. J., C. T. Yarnes, B. A. Cook, and A. C. James. 2011. On the use of stable isotopes in trophic ecology. Annual review of ecology, evolution, and systematics </w:t>
      </w:r>
      <w:r w:rsidRPr="00EF127A">
        <w:rPr>
          <w:b/>
        </w:rPr>
        <w:t>42</w:t>
      </w:r>
      <w:r w:rsidRPr="00EF127A">
        <w:t>:411-440.</w:t>
      </w:r>
    </w:p>
    <w:p w14:paraId="1EF63847" w14:textId="77777777" w:rsidR="00EF127A" w:rsidRPr="00EF127A" w:rsidRDefault="00EF127A" w:rsidP="00EF127A">
      <w:pPr>
        <w:pStyle w:val="EndNoteBibliography"/>
        <w:spacing w:after="0"/>
        <w:ind w:left="720" w:hanging="720"/>
      </w:pPr>
      <w:r w:rsidRPr="00EF127A">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EF127A">
        <w:rPr>
          <w:b/>
        </w:rPr>
        <w:t>22</w:t>
      </w:r>
      <w:r w:rsidRPr="00EF127A">
        <w:t>.</w:t>
      </w:r>
    </w:p>
    <w:p w14:paraId="66D9C598" w14:textId="77777777" w:rsidR="00EF127A" w:rsidRPr="00EF127A" w:rsidRDefault="00EF127A" w:rsidP="00EF127A">
      <w:pPr>
        <w:pStyle w:val="EndNoteBibliography"/>
        <w:spacing w:after="0"/>
        <w:ind w:left="720" w:hanging="720"/>
      </w:pPr>
      <w:r w:rsidRPr="00EF127A">
        <w:t xml:space="preserve">Caut, S., E. Angulo, and F. Courchamp. 2009. Variation in discrimination factors (Δ15N and Δ13C): the effect of diet isotopic values and applications for diet reconstruction. Journal of Applied Ecology </w:t>
      </w:r>
      <w:r w:rsidRPr="00EF127A">
        <w:rPr>
          <w:b/>
        </w:rPr>
        <w:t>46</w:t>
      </w:r>
      <w:r w:rsidRPr="00EF127A">
        <w:t>:443-453.</w:t>
      </w:r>
    </w:p>
    <w:p w14:paraId="4B7E5533" w14:textId="77777777" w:rsidR="00EF127A" w:rsidRPr="00EF127A" w:rsidRDefault="00EF127A" w:rsidP="00EF127A">
      <w:pPr>
        <w:pStyle w:val="EndNoteBibliography"/>
        <w:spacing w:after="0"/>
        <w:ind w:left="720" w:hanging="720"/>
      </w:pPr>
      <w:r w:rsidRPr="00EF127A">
        <w:t xml:space="preserve">Diehl, E., V. L. Mader, V. Wolters, and K. Birkhofer. 2013. Management intensity and vegetation complexity affect web-building spiders and their prey. Oecologia </w:t>
      </w:r>
      <w:r w:rsidRPr="00EF127A">
        <w:rPr>
          <w:b/>
        </w:rPr>
        <w:t>173</w:t>
      </w:r>
      <w:r w:rsidRPr="00EF127A">
        <w:t>:579-589.</w:t>
      </w:r>
    </w:p>
    <w:p w14:paraId="48975E78" w14:textId="77777777" w:rsidR="00EF127A" w:rsidRPr="00EF127A" w:rsidRDefault="00EF127A" w:rsidP="00EF127A">
      <w:pPr>
        <w:pStyle w:val="EndNoteBibliography"/>
        <w:spacing w:after="0"/>
        <w:ind w:left="720" w:hanging="720"/>
      </w:pPr>
      <w:r w:rsidRPr="00EF127A">
        <w:t xml:space="preserve">Dominik, C., R. Seppelt, F. G. Horgan, J. Settele, and T. Václavík. 2018. Landscape composition, configuration, and trophic interactions shape arthropod communities in rice agroecosystems. Journal of Applied Ecology </w:t>
      </w:r>
      <w:r w:rsidRPr="00EF127A">
        <w:rPr>
          <w:b/>
        </w:rPr>
        <w:t>55</w:t>
      </w:r>
      <w:r w:rsidRPr="00EF127A">
        <w:t>:2461-2472.</w:t>
      </w:r>
    </w:p>
    <w:p w14:paraId="720FEC5F" w14:textId="77777777" w:rsidR="00EF127A" w:rsidRPr="00EF127A" w:rsidRDefault="00EF127A" w:rsidP="00EF127A">
      <w:pPr>
        <w:pStyle w:val="EndNoteBibliography"/>
        <w:spacing w:after="0"/>
        <w:ind w:left="720" w:hanging="720"/>
      </w:pPr>
      <w:r w:rsidRPr="00EF127A">
        <w:t xml:space="preserve">Duelli, P., and M. K. Obrist. 2003. Biodiversity indicators: the choice of values and measures. Agriculture Ecosystems &amp; Environment </w:t>
      </w:r>
      <w:r w:rsidRPr="00EF127A">
        <w:rPr>
          <w:b/>
        </w:rPr>
        <w:t>98</w:t>
      </w:r>
      <w:r w:rsidRPr="00EF127A">
        <w:t>:87-98.</w:t>
      </w:r>
    </w:p>
    <w:p w14:paraId="67EBDCFD" w14:textId="77777777" w:rsidR="00EF127A" w:rsidRPr="00EF127A" w:rsidRDefault="00EF127A" w:rsidP="00EF127A">
      <w:pPr>
        <w:pStyle w:val="EndNoteBibliography"/>
        <w:spacing w:after="0"/>
        <w:ind w:left="720" w:hanging="720"/>
      </w:pPr>
      <w:r w:rsidRPr="00EF127A">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5E89C614" w14:textId="77777777" w:rsidR="00EF127A" w:rsidRPr="00EF127A" w:rsidRDefault="00EF127A" w:rsidP="00EF127A">
      <w:pPr>
        <w:pStyle w:val="EndNoteBibliography"/>
        <w:spacing w:after="0"/>
        <w:ind w:left="720" w:hanging="720"/>
      </w:pPr>
      <w:r w:rsidRPr="00EF127A">
        <w:t>Eitzinger, B., N. Abrego, D. Gravel, T. Huotari, E. J. Vesterinen, and T. Roslin. 2019. Assessing changes in arthropod predator–prey interactions through DNA</w:t>
      </w:r>
      <w:r w:rsidRPr="00EF127A">
        <w:rPr>
          <w:rFonts w:ascii="Cambria Math" w:hAnsi="Cambria Math" w:cs="Cambria Math"/>
        </w:rPr>
        <w:t>‐</w:t>
      </w:r>
      <w:r w:rsidRPr="00EF127A">
        <w:t xml:space="preserve">based gut content analysis—variable environment, stable diet. Molecular ecology </w:t>
      </w:r>
      <w:r w:rsidRPr="00EF127A">
        <w:rPr>
          <w:b/>
        </w:rPr>
        <w:t>28</w:t>
      </w:r>
      <w:r w:rsidRPr="00EF127A">
        <w:t>:266-280.</w:t>
      </w:r>
    </w:p>
    <w:p w14:paraId="6680C3E1" w14:textId="77777777" w:rsidR="00EF127A" w:rsidRPr="00EF127A" w:rsidRDefault="00EF127A" w:rsidP="00EF127A">
      <w:pPr>
        <w:pStyle w:val="EndNoteBibliography"/>
        <w:spacing w:after="0"/>
        <w:ind w:left="720" w:hanging="720"/>
      </w:pPr>
      <w:r w:rsidRPr="00EF127A">
        <w:t xml:space="preserve">Eitzinger, B., T. Roslin, E. J. Vesterinen, S. I. Robinson, and E. J. O'Gorman. 2021. Temperature affects both the Grinnellian and Eltonian dimensions of ecological niches–A tale of two Arctic wolf spiders. Basic and Applied Ecology </w:t>
      </w:r>
      <w:r w:rsidRPr="00EF127A">
        <w:rPr>
          <w:b/>
        </w:rPr>
        <w:t>50</w:t>
      </w:r>
      <w:r w:rsidRPr="00EF127A">
        <w:t>:132-143.</w:t>
      </w:r>
    </w:p>
    <w:p w14:paraId="74E78E0A" w14:textId="77777777" w:rsidR="00EF127A" w:rsidRPr="00EF127A" w:rsidRDefault="00EF127A" w:rsidP="00EF127A">
      <w:pPr>
        <w:pStyle w:val="EndNoteBibliography"/>
        <w:spacing w:after="0"/>
        <w:ind w:left="720" w:hanging="720"/>
      </w:pPr>
      <w:r w:rsidRPr="00EF127A">
        <w:t>Eitzinger, B., and M. Traugott. 2011. Which prey sustains cold</w:t>
      </w:r>
      <w:r w:rsidRPr="00EF127A">
        <w:rPr>
          <w:rFonts w:ascii="Cambria Math" w:hAnsi="Cambria Math" w:cs="Cambria Math"/>
        </w:rPr>
        <w:t>‐</w:t>
      </w:r>
      <w:r w:rsidRPr="00EF127A">
        <w:t>adapted invertebrate generalist predators in arable land? Examining prey choices by molecular gut</w:t>
      </w:r>
      <w:r w:rsidRPr="00EF127A">
        <w:rPr>
          <w:rFonts w:ascii="Cambria Math" w:hAnsi="Cambria Math" w:cs="Cambria Math"/>
        </w:rPr>
        <w:t>‐</w:t>
      </w:r>
      <w:r w:rsidRPr="00EF127A">
        <w:t xml:space="preserve">content analysis. Journal of Applied Ecology </w:t>
      </w:r>
      <w:r w:rsidRPr="00EF127A">
        <w:rPr>
          <w:b/>
        </w:rPr>
        <w:t>48</w:t>
      </w:r>
      <w:r w:rsidRPr="00EF127A">
        <w:t>:591-599.</w:t>
      </w:r>
    </w:p>
    <w:p w14:paraId="724106C6" w14:textId="77777777" w:rsidR="00EF127A" w:rsidRPr="00EF127A" w:rsidRDefault="00EF127A" w:rsidP="00EF127A">
      <w:pPr>
        <w:pStyle w:val="EndNoteBibliography"/>
        <w:spacing w:after="0"/>
        <w:ind w:left="720" w:hanging="720"/>
      </w:pPr>
      <w:r w:rsidRPr="00EF127A">
        <w:t xml:space="preserve">Finke, D. L., and R. F. Denno. 2006. Spatial refuge from intraguild predation: implications for prey suppression and trophic cascades. Oecologia </w:t>
      </w:r>
      <w:r w:rsidRPr="00EF127A">
        <w:rPr>
          <w:b/>
        </w:rPr>
        <w:t>149</w:t>
      </w:r>
      <w:r w:rsidRPr="00EF127A">
        <w:t>:265-275.</w:t>
      </w:r>
    </w:p>
    <w:p w14:paraId="43ADBE8F" w14:textId="77777777" w:rsidR="00EF127A" w:rsidRPr="00EF127A" w:rsidRDefault="00EF127A" w:rsidP="00EF127A">
      <w:pPr>
        <w:pStyle w:val="EndNoteBibliography"/>
        <w:spacing w:after="0"/>
        <w:ind w:left="720" w:hanging="720"/>
      </w:pPr>
      <w:r w:rsidRPr="00EF127A">
        <w:t>Fox, J., and S. Weisberg. 2018. An R companion to applied regression. Sage publications.</w:t>
      </w:r>
    </w:p>
    <w:p w14:paraId="7B744BB0" w14:textId="77777777" w:rsidR="00EF127A" w:rsidRPr="00EF127A" w:rsidRDefault="00EF127A" w:rsidP="00EF127A">
      <w:pPr>
        <w:pStyle w:val="EndNoteBibliography"/>
        <w:spacing w:after="0"/>
        <w:ind w:left="720" w:hanging="720"/>
      </w:pPr>
      <w:r w:rsidRPr="00EF127A">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EF127A">
        <w:rPr>
          <w:b/>
        </w:rPr>
        <w:t>11</w:t>
      </w:r>
      <w:r w:rsidRPr="00EF127A">
        <w:t>:97-105.</w:t>
      </w:r>
    </w:p>
    <w:p w14:paraId="378893AD" w14:textId="77777777" w:rsidR="00EF127A" w:rsidRPr="00EF127A" w:rsidRDefault="00EF127A" w:rsidP="00EF127A">
      <w:pPr>
        <w:pStyle w:val="EndNoteBibliography"/>
        <w:spacing w:after="0"/>
        <w:ind w:left="720" w:hanging="720"/>
      </w:pPr>
      <w:r w:rsidRPr="00EF127A">
        <w:t xml:space="preserve">Gomiero, T., D. Pimentel, and M. G. Paoletti. 2011. Is there a need for a more sustainable agriculture? Critical reviews in plant sciences </w:t>
      </w:r>
      <w:r w:rsidRPr="00EF127A">
        <w:rPr>
          <w:b/>
        </w:rPr>
        <w:t>30</w:t>
      </w:r>
      <w:r w:rsidRPr="00EF127A">
        <w:t>:6-23.</w:t>
      </w:r>
    </w:p>
    <w:p w14:paraId="0D962DB1" w14:textId="77777777" w:rsidR="00EF127A" w:rsidRPr="00EF127A" w:rsidRDefault="00EF127A" w:rsidP="00EF127A">
      <w:pPr>
        <w:pStyle w:val="EndNoteBibliography"/>
        <w:spacing w:after="0"/>
        <w:ind w:left="720" w:hanging="720"/>
      </w:pPr>
      <w:r w:rsidRPr="00EF127A">
        <w:t xml:space="preserve">Guedes, R., G. Smagghe, J. Stark, and N. Desneux. 2016. Pesticide-induced stress in arthropod pests for optimized integrated pest management programs. Annual review of entomology </w:t>
      </w:r>
      <w:r w:rsidRPr="00EF127A">
        <w:rPr>
          <w:b/>
        </w:rPr>
        <w:t>61</w:t>
      </w:r>
      <w:r w:rsidRPr="00EF127A">
        <w:t>:43-62.</w:t>
      </w:r>
    </w:p>
    <w:p w14:paraId="55638A9C" w14:textId="77777777" w:rsidR="00EF127A" w:rsidRPr="00EF127A" w:rsidRDefault="00EF127A" w:rsidP="00EF127A">
      <w:pPr>
        <w:pStyle w:val="EndNoteBibliography"/>
        <w:spacing w:after="0"/>
        <w:ind w:left="720" w:hanging="720"/>
      </w:pPr>
      <w:r w:rsidRPr="00EF127A">
        <w:t xml:space="preserve">Haraguchi, T. F., M. Uchida, Y. Shibata, and I. Tayasu. 2013. Contributions of detrital subsidies to aboveground spiders during secondary succession, revealed by radiocarbon and stable isotope signatures. Oecologia </w:t>
      </w:r>
      <w:r w:rsidRPr="00EF127A">
        <w:rPr>
          <w:b/>
        </w:rPr>
        <w:t>171</w:t>
      </w:r>
      <w:r w:rsidRPr="00EF127A">
        <w:t>:935-944.</w:t>
      </w:r>
    </w:p>
    <w:p w14:paraId="66C95C0F" w14:textId="77777777" w:rsidR="00EF127A" w:rsidRPr="00EF127A" w:rsidRDefault="00EF127A" w:rsidP="00EF127A">
      <w:pPr>
        <w:pStyle w:val="EndNoteBibliography"/>
        <w:spacing w:after="0"/>
        <w:ind w:left="720" w:hanging="720"/>
      </w:pPr>
      <w:r w:rsidRPr="00EF127A">
        <w:t xml:space="preserve">Hardin, M. R., B. Benrey, M. Coll, W. O. Lamp, G. K. Roderick, and P. Barbosa. 1995. Arthropod pest resurgence: an overview of potential mechanisms. Crop Protection </w:t>
      </w:r>
      <w:r w:rsidRPr="00EF127A">
        <w:rPr>
          <w:b/>
        </w:rPr>
        <w:t>14</w:t>
      </w:r>
      <w:r w:rsidRPr="00EF127A">
        <w:t>:3-18.</w:t>
      </w:r>
    </w:p>
    <w:p w14:paraId="55DDA009" w14:textId="77777777" w:rsidR="00EF127A" w:rsidRPr="00EF127A" w:rsidRDefault="00EF127A" w:rsidP="00EF127A">
      <w:pPr>
        <w:pStyle w:val="EndNoteBibliography"/>
        <w:spacing w:after="0"/>
        <w:ind w:left="720" w:hanging="720"/>
      </w:pPr>
      <w:r w:rsidRPr="00EF127A">
        <w:t xml:space="preserve">Hothorn, T., F. Bretz, and P. Westfall. 2008. Simultaneous inference in general parametric models. Biometrical Journal: Journal of Mathematical Methods in Biosciences </w:t>
      </w:r>
      <w:r w:rsidRPr="00EF127A">
        <w:rPr>
          <w:b/>
        </w:rPr>
        <w:t>50</w:t>
      </w:r>
      <w:r w:rsidRPr="00EF127A">
        <w:t>:346-363.</w:t>
      </w:r>
    </w:p>
    <w:p w14:paraId="32516B63" w14:textId="77777777" w:rsidR="00EF127A" w:rsidRPr="00EF127A" w:rsidRDefault="00EF127A" w:rsidP="00EF127A">
      <w:pPr>
        <w:pStyle w:val="EndNoteBibliography"/>
        <w:spacing w:after="0"/>
        <w:ind w:left="720" w:hanging="720"/>
      </w:pPr>
      <w:r w:rsidRPr="00EF127A">
        <w:t xml:space="preserve">Hsu, G.-C., J.-A. Ou, and C.-K. Ho. 2021. Pest consumption by generalist arthropod predators increases with crop stage in both organic and conventional farms. Ecosphere </w:t>
      </w:r>
      <w:r w:rsidRPr="00EF127A">
        <w:rPr>
          <w:b/>
        </w:rPr>
        <w:t>12</w:t>
      </w:r>
      <w:r w:rsidRPr="00EF127A">
        <w:t>:e03625.</w:t>
      </w:r>
    </w:p>
    <w:p w14:paraId="789180F0" w14:textId="77777777" w:rsidR="00EF127A" w:rsidRPr="00EF127A" w:rsidRDefault="00EF127A" w:rsidP="00EF127A">
      <w:pPr>
        <w:pStyle w:val="EndNoteBibliography"/>
        <w:spacing w:after="0"/>
        <w:ind w:left="720" w:hanging="720"/>
      </w:pPr>
      <w:r w:rsidRPr="00EF127A">
        <w:t xml:space="preserve">Huang, H., and P. Yang. 1987. The ancient cultured citrus ant. BioScience </w:t>
      </w:r>
      <w:r w:rsidRPr="00EF127A">
        <w:rPr>
          <w:b/>
        </w:rPr>
        <w:t>37</w:t>
      </w:r>
      <w:r w:rsidRPr="00EF127A">
        <w:t>:665-671.</w:t>
      </w:r>
    </w:p>
    <w:p w14:paraId="010C7E70" w14:textId="77777777" w:rsidR="00EF127A" w:rsidRPr="00EF127A" w:rsidRDefault="00EF127A" w:rsidP="00EF127A">
      <w:pPr>
        <w:pStyle w:val="EndNoteBibliography"/>
        <w:spacing w:after="0"/>
        <w:ind w:left="720" w:hanging="720"/>
      </w:pPr>
      <w:r w:rsidRPr="00EF127A">
        <w:t xml:space="preserve">Ingrao, A. J., J. Schmidt, J. Jubenville, A. Grode, L. Komondy, D. VanderZee, and Z. Szendrei. 2017. Biocontrol on the edge: Field margin habitats in asparagus fields influence natural enemy-pest interactions. Agriculture, Ecosystems &amp; Environment </w:t>
      </w:r>
      <w:r w:rsidRPr="00EF127A">
        <w:rPr>
          <w:b/>
        </w:rPr>
        <w:t>243</w:t>
      </w:r>
      <w:r w:rsidRPr="00EF127A">
        <w:t>:47-54.</w:t>
      </w:r>
    </w:p>
    <w:p w14:paraId="575B3CEB" w14:textId="77777777" w:rsidR="00EF127A" w:rsidRPr="00EF127A" w:rsidRDefault="00EF127A" w:rsidP="00EF127A">
      <w:pPr>
        <w:pStyle w:val="EndNoteBibliography"/>
        <w:spacing w:after="0"/>
        <w:ind w:left="720" w:hanging="720"/>
      </w:pPr>
      <w:r w:rsidRPr="00EF127A">
        <w:t>Janssen, A., M. Montserrat, R. HilleRisLambers, A. M. de Roos, A. Pallini, and M. W. Sabelis. 2006. Intraguild predation usually does not disrupt biological control. Pages 21-44  Trophic and guild in biological interactions control. Springer.</w:t>
      </w:r>
    </w:p>
    <w:p w14:paraId="623CDFFB" w14:textId="77777777" w:rsidR="00EF127A" w:rsidRPr="00EF127A" w:rsidRDefault="00EF127A" w:rsidP="00EF127A">
      <w:pPr>
        <w:pStyle w:val="EndNoteBibliography"/>
        <w:spacing w:after="0"/>
        <w:ind w:left="720" w:hanging="720"/>
      </w:pPr>
      <w:r w:rsidRPr="00EF127A">
        <w:t xml:space="preserve">Janssen, A., M. W. Sabelis, S. Magalhães, M. Montserrat, and T. Van der Hammen. 2007. Habitat structure affects intraguild predation. Ecology </w:t>
      </w:r>
      <w:r w:rsidRPr="00EF127A">
        <w:rPr>
          <w:b/>
        </w:rPr>
        <w:t>88</w:t>
      </w:r>
      <w:r w:rsidRPr="00EF127A">
        <w:t>:2713-2719.</w:t>
      </w:r>
    </w:p>
    <w:p w14:paraId="546998F8" w14:textId="77777777" w:rsidR="00EF127A" w:rsidRPr="00EF127A" w:rsidRDefault="00EF127A" w:rsidP="00EF127A">
      <w:pPr>
        <w:pStyle w:val="EndNoteBibliography"/>
        <w:spacing w:after="0"/>
        <w:ind w:left="720" w:hanging="720"/>
      </w:pPr>
      <w:r w:rsidRPr="00EF127A">
        <w:t xml:space="preserve">Karp, D. S., R. Chaplin-Kramer, T. D. Meehan, E. A. Martin, F. DeClerck, H. Grab, C. Gratton, L. Hunt, A. E. Larsen, and A. Martínez-Salinas. 2018. Crop pests and predators exhibit inconsistent responses to </w:t>
      </w:r>
      <w:r w:rsidRPr="00EF127A">
        <w:lastRenderedPageBreak/>
        <w:t xml:space="preserve">surrounding landscape composition. Proceedings of the National Academy of Sciences </w:t>
      </w:r>
      <w:r w:rsidRPr="00EF127A">
        <w:rPr>
          <w:b/>
        </w:rPr>
        <w:t>115</w:t>
      </w:r>
      <w:r w:rsidRPr="00EF127A">
        <w:t>:E7863-E7870.</w:t>
      </w:r>
    </w:p>
    <w:p w14:paraId="721E3470" w14:textId="77777777" w:rsidR="00EF127A" w:rsidRPr="00EF127A" w:rsidRDefault="00EF127A" w:rsidP="00EF127A">
      <w:pPr>
        <w:pStyle w:val="EndNoteBibliography"/>
        <w:spacing w:after="0"/>
        <w:ind w:left="720" w:hanging="720"/>
      </w:pPr>
      <w:r w:rsidRPr="00EF127A">
        <w:t xml:space="preserve">Kehoe, L., A. Romero-Muñoz, E. Polaina, L. Estes, H. Kreft, and T. Kuemmerle. 2017. Biodiversity at risk under future cropland expansion and intensification. Nature Ecology &amp; Evolution </w:t>
      </w:r>
      <w:r w:rsidRPr="00EF127A">
        <w:rPr>
          <w:b/>
        </w:rPr>
        <w:t>1</w:t>
      </w:r>
      <w:r w:rsidRPr="00EF127A">
        <w:t>:1129-1135.</w:t>
      </w:r>
    </w:p>
    <w:p w14:paraId="0BCE9E6F" w14:textId="77777777" w:rsidR="00EF127A" w:rsidRPr="00EF127A" w:rsidRDefault="00EF127A" w:rsidP="00EF127A">
      <w:pPr>
        <w:pStyle w:val="EndNoteBibliography"/>
        <w:spacing w:after="0"/>
        <w:ind w:left="720" w:hanging="720"/>
      </w:pPr>
      <w:r w:rsidRPr="00EF127A">
        <w:t xml:space="preserve">Klecka, J., and D. S. Boukal. 2013. Foraging and vulnerability traits modify predator–prey body mass allometry: freshwater macroinvertebrates as a case study. Journal of Animal Ecology </w:t>
      </w:r>
      <w:r w:rsidRPr="00EF127A">
        <w:rPr>
          <w:b/>
        </w:rPr>
        <w:t>82</w:t>
      </w:r>
      <w:r w:rsidRPr="00EF127A">
        <w:t>:1031-1041.</w:t>
      </w:r>
    </w:p>
    <w:p w14:paraId="10A0B19D" w14:textId="77777777" w:rsidR="00EF127A" w:rsidRPr="00EF127A" w:rsidRDefault="00EF127A" w:rsidP="00EF127A">
      <w:pPr>
        <w:pStyle w:val="EndNoteBibliography"/>
        <w:spacing w:after="0"/>
        <w:ind w:left="720" w:hanging="720"/>
      </w:pPr>
      <w:r w:rsidRPr="00EF127A">
        <w:t xml:space="preserve">Krey, K. L., C. K. Blubaugh, E. G. Chapman, C. A. Lynch, G. B. Snyder, A. S. Jensen, Z. Fu, D. A. Prischmann-Voldseth, J. D. Harwood, and W. E. Snyder. 2017. Generalist predators consume spider mites despite the presence of alternative prey. Biological Control </w:t>
      </w:r>
      <w:r w:rsidRPr="00EF127A">
        <w:rPr>
          <w:b/>
        </w:rPr>
        <w:t>115</w:t>
      </w:r>
      <w:r w:rsidRPr="00EF127A">
        <w:t>:157-164.</w:t>
      </w:r>
    </w:p>
    <w:p w14:paraId="7FCA8ABB" w14:textId="77777777" w:rsidR="00EF127A" w:rsidRPr="00EF127A" w:rsidRDefault="00EF127A" w:rsidP="00EF127A">
      <w:pPr>
        <w:pStyle w:val="EndNoteBibliography"/>
        <w:spacing w:after="0"/>
        <w:ind w:left="720" w:hanging="720"/>
      </w:pPr>
      <w:r w:rsidRPr="00EF127A">
        <w:t xml:space="preserve">Kuusk, A.-K., and B. Ekbom. 2012. Feeding habits of lycosid spiders in field habitats. Journal of Pest Science </w:t>
      </w:r>
      <w:r w:rsidRPr="00EF127A">
        <w:rPr>
          <w:b/>
        </w:rPr>
        <w:t>85</w:t>
      </w:r>
      <w:r w:rsidRPr="00EF127A">
        <w:t>:253-260.</w:t>
      </w:r>
    </w:p>
    <w:p w14:paraId="183918B4" w14:textId="77777777" w:rsidR="00EF127A" w:rsidRPr="00EF127A" w:rsidRDefault="00EF127A" w:rsidP="00EF127A">
      <w:pPr>
        <w:pStyle w:val="EndNoteBibliography"/>
        <w:spacing w:after="0"/>
        <w:ind w:left="720" w:hanging="720"/>
      </w:pPr>
      <w:r w:rsidRPr="00EF127A">
        <w:t xml:space="preserve">Langellotto, G. A., and R. F. Denno. 2004. Responses of invertebrate natural enemies to complex-structured habitats: a meta-analytical synthesis. Oecologia </w:t>
      </w:r>
      <w:r w:rsidRPr="00EF127A">
        <w:rPr>
          <w:b/>
        </w:rPr>
        <w:t>139</w:t>
      </w:r>
      <w:r w:rsidRPr="00EF127A">
        <w:t>:1-10.</w:t>
      </w:r>
    </w:p>
    <w:p w14:paraId="6175731A" w14:textId="77777777" w:rsidR="00EF127A" w:rsidRPr="00EF127A" w:rsidRDefault="00EF127A" w:rsidP="00EF127A">
      <w:pPr>
        <w:pStyle w:val="EndNoteBibliography"/>
        <w:spacing w:after="0"/>
        <w:ind w:left="720" w:hanging="720"/>
      </w:pPr>
      <w:r w:rsidRPr="00EF127A">
        <w:t>Layman, C. A., M. S. Araujo, R. Boucek, C. M. Hammerschlag</w:t>
      </w:r>
      <w:r w:rsidRPr="00EF127A">
        <w:rPr>
          <w:rFonts w:ascii="Cambria Math" w:hAnsi="Cambria Math" w:cs="Cambria Math"/>
        </w:rPr>
        <w:t>‐</w:t>
      </w:r>
      <w:r w:rsidRPr="00EF127A">
        <w:t>Peyer, E. Harrison, Z. R. Jud, P. Matich, A. E. Rosenblatt, J. J. Vaudo, and L. A. Yeager. 2012. Applying stable isotopes to examine food</w:t>
      </w:r>
      <w:r w:rsidRPr="00EF127A">
        <w:rPr>
          <w:rFonts w:ascii="Cambria Math" w:hAnsi="Cambria Math" w:cs="Cambria Math"/>
        </w:rPr>
        <w:t>‐</w:t>
      </w:r>
      <w:r w:rsidRPr="00EF127A">
        <w:t xml:space="preserve">web structure: an overview of analytical tools. Biological Reviews </w:t>
      </w:r>
      <w:r w:rsidRPr="00EF127A">
        <w:rPr>
          <w:b/>
        </w:rPr>
        <w:t>87</w:t>
      </w:r>
      <w:r w:rsidRPr="00EF127A">
        <w:t>:545-562.</w:t>
      </w:r>
    </w:p>
    <w:p w14:paraId="71CD91BF" w14:textId="77777777" w:rsidR="00EF127A" w:rsidRPr="00EF127A" w:rsidRDefault="00EF127A" w:rsidP="00EF127A">
      <w:pPr>
        <w:pStyle w:val="EndNoteBibliography"/>
        <w:spacing w:after="0"/>
        <w:ind w:left="720" w:hanging="720"/>
      </w:pPr>
      <w:r w:rsidRPr="00EF127A">
        <w:t xml:space="preserve">Lenth, R., and M. R. Lenth. 2018. Package ‘lsmeans’. The American Statistician </w:t>
      </w:r>
      <w:r w:rsidRPr="00EF127A">
        <w:rPr>
          <w:b/>
        </w:rPr>
        <w:t>34</w:t>
      </w:r>
      <w:r w:rsidRPr="00EF127A">
        <w:t>:216-221.</w:t>
      </w:r>
    </w:p>
    <w:p w14:paraId="765D3C67" w14:textId="77777777" w:rsidR="00EF127A" w:rsidRPr="00EF127A" w:rsidRDefault="00EF127A" w:rsidP="00EF127A">
      <w:pPr>
        <w:pStyle w:val="EndNoteBibliography"/>
        <w:spacing w:after="0"/>
        <w:ind w:left="720" w:hanging="720"/>
      </w:pPr>
      <w:r w:rsidRPr="00EF127A">
        <w:t xml:space="preserve">Letourneau, D. K., J. A. Jedlicka, S. G. Bothwell, and C. R. Moreno. 2009. Effects of natural enemy biodiversity on the suppression of arthropod herbivores in terrestrial ecosystems. Annual Review of Ecology Evolution and Systematics </w:t>
      </w:r>
      <w:r w:rsidRPr="00EF127A">
        <w:rPr>
          <w:b/>
        </w:rPr>
        <w:t>40</w:t>
      </w:r>
      <w:r w:rsidRPr="00EF127A">
        <w:t>:573-592.</w:t>
      </w:r>
    </w:p>
    <w:p w14:paraId="71E32A89" w14:textId="77777777" w:rsidR="00EF127A" w:rsidRPr="00EF127A" w:rsidRDefault="00EF127A" w:rsidP="00EF127A">
      <w:pPr>
        <w:pStyle w:val="EndNoteBibliography"/>
        <w:spacing w:after="0"/>
        <w:ind w:left="720" w:hanging="720"/>
      </w:pPr>
      <w:r w:rsidRPr="00EF127A">
        <w:t>Lichtenberg, E. M., C. M. Kennedy, C. Kremen, P. Batary, F. Berendse, R. Bommarco, N. A. Bosque</w:t>
      </w:r>
      <w:r w:rsidRPr="00EF127A">
        <w:rPr>
          <w:rFonts w:ascii="Cambria Math" w:hAnsi="Cambria Math" w:cs="Cambria Math"/>
        </w:rPr>
        <w:t>‐</w:t>
      </w:r>
      <w:r w:rsidRPr="00EF127A">
        <w:t xml:space="preserve">Pérez, L. G. Carvalheiro, W. E. Snyder, and N. M. Williams. 2017. A global synthesis of the effects of diversified farming systems on arthropod diversity within fields and across agricultural landscapes. Global change biology </w:t>
      </w:r>
      <w:r w:rsidRPr="00EF127A">
        <w:rPr>
          <w:b/>
        </w:rPr>
        <w:t>23</w:t>
      </w:r>
      <w:r w:rsidRPr="00EF127A">
        <w:t>:4946-4957.</w:t>
      </w:r>
    </w:p>
    <w:p w14:paraId="32E3B1FF" w14:textId="77777777" w:rsidR="00EF127A" w:rsidRPr="00EF127A" w:rsidRDefault="00EF127A" w:rsidP="00EF127A">
      <w:pPr>
        <w:pStyle w:val="EndNoteBibliography"/>
        <w:spacing w:after="0"/>
        <w:ind w:left="720" w:hanging="720"/>
      </w:pPr>
      <w:r w:rsidRPr="00EF127A">
        <w:t xml:space="preserve">Liu, S., Z. Li, Y. Sui, D. A. Schaefer, P. O. Alele, J. Chen, and X. Yang. 2015. Spider foraging strategies dominate pest suppression in organic tea plantations. BioControl </w:t>
      </w:r>
      <w:r w:rsidRPr="00EF127A">
        <w:rPr>
          <w:b/>
        </w:rPr>
        <w:t>60</w:t>
      </w:r>
      <w:r w:rsidRPr="00EF127A">
        <w:t>:839-847.</w:t>
      </w:r>
    </w:p>
    <w:p w14:paraId="64305096" w14:textId="77777777" w:rsidR="00EF127A" w:rsidRPr="00EF127A" w:rsidRDefault="00EF127A" w:rsidP="00EF127A">
      <w:pPr>
        <w:pStyle w:val="EndNoteBibliography"/>
        <w:spacing w:after="0"/>
        <w:ind w:left="720" w:hanging="720"/>
      </w:pPr>
      <w:r w:rsidRPr="00EF127A">
        <w:t xml:space="preserve">Madsen, M., S. Terkildsen, and S. Toft. 2004. Microcosm studies on control of aphids by generalist arthropod predators: effects of alternative prey. BioControl </w:t>
      </w:r>
      <w:r w:rsidRPr="00EF127A">
        <w:rPr>
          <w:b/>
        </w:rPr>
        <w:t>49</w:t>
      </w:r>
      <w:r w:rsidRPr="00EF127A">
        <w:t>:483-504.</w:t>
      </w:r>
    </w:p>
    <w:p w14:paraId="2C90793D" w14:textId="77777777" w:rsidR="00EF127A" w:rsidRPr="00EF127A" w:rsidRDefault="00EF127A" w:rsidP="00EF127A">
      <w:pPr>
        <w:pStyle w:val="EndNoteBibliography"/>
        <w:spacing w:after="0"/>
        <w:ind w:left="720" w:hanging="720"/>
      </w:pPr>
      <w:r w:rsidRPr="00EF127A">
        <w:lastRenderedPageBreak/>
        <w:t xml:space="preserve">Mazzi, D., and S. Dorn. 2012. Movement of insect pests in agricultural landscapes. Annals of applied biology </w:t>
      </w:r>
      <w:r w:rsidRPr="00EF127A">
        <w:rPr>
          <w:b/>
        </w:rPr>
        <w:t>160</w:t>
      </w:r>
      <w:r w:rsidRPr="00EF127A">
        <w:t>:97-113.</w:t>
      </w:r>
    </w:p>
    <w:p w14:paraId="3D87DE78" w14:textId="77777777" w:rsidR="00EF127A" w:rsidRPr="00EF127A" w:rsidRDefault="00EF127A" w:rsidP="00EF127A">
      <w:pPr>
        <w:pStyle w:val="EndNoteBibliography"/>
        <w:spacing w:after="0"/>
        <w:ind w:left="720" w:hanging="720"/>
      </w:pPr>
      <w:r w:rsidRPr="00EF127A">
        <w:t xml:space="preserve">Michalko, R., S. Pekar, and M. H. Entling. 2019a. An updated perspective on spiders as generalist predators in biological control. Oecologia </w:t>
      </w:r>
      <w:r w:rsidRPr="00EF127A">
        <w:rPr>
          <w:b/>
        </w:rPr>
        <w:t>189</w:t>
      </w:r>
      <w:r w:rsidRPr="00EF127A">
        <w:t>:21-36.</w:t>
      </w:r>
    </w:p>
    <w:p w14:paraId="206E7C1C" w14:textId="77777777" w:rsidR="00EF127A" w:rsidRPr="00EF127A" w:rsidRDefault="00EF127A" w:rsidP="00EF127A">
      <w:pPr>
        <w:pStyle w:val="EndNoteBibliography"/>
        <w:spacing w:after="0"/>
        <w:ind w:left="720" w:hanging="720"/>
      </w:pPr>
      <w:r w:rsidRPr="00EF127A">
        <w:t xml:space="preserve">Michalko, R., S. Pekár, and M. H. Entling. 2019b. An updated perspective on spiders as generalist predators in biological control. Oecologia </w:t>
      </w:r>
      <w:r w:rsidRPr="00EF127A">
        <w:rPr>
          <w:b/>
        </w:rPr>
        <w:t>189</w:t>
      </w:r>
      <w:r w:rsidRPr="00EF127A">
        <w:t>:21-36.</w:t>
      </w:r>
    </w:p>
    <w:p w14:paraId="499C01D5" w14:textId="77777777" w:rsidR="00EF127A" w:rsidRPr="00EF127A" w:rsidRDefault="00EF127A" w:rsidP="00EF127A">
      <w:pPr>
        <w:pStyle w:val="EndNoteBibliography"/>
        <w:spacing w:after="0"/>
        <w:ind w:left="720" w:hanging="720"/>
      </w:pPr>
      <w:r w:rsidRPr="00EF127A">
        <w:t>Newton, J. 2016. Stable isotopes as tools in ecological research. eLS:1-8.</w:t>
      </w:r>
    </w:p>
    <w:p w14:paraId="00FF230C" w14:textId="77777777" w:rsidR="00EF127A" w:rsidRPr="00EF127A" w:rsidRDefault="00EF127A" w:rsidP="00EF127A">
      <w:pPr>
        <w:pStyle w:val="EndNoteBibliography"/>
        <w:spacing w:after="0"/>
        <w:ind w:left="720" w:hanging="720"/>
      </w:pPr>
      <w:r w:rsidRPr="00EF127A">
        <w:t>Nyffeler, M. 1999. Prey selection of spiders in the field. Journal of Arachnology:317-324.</w:t>
      </w:r>
    </w:p>
    <w:p w14:paraId="56F02E98" w14:textId="77777777" w:rsidR="00EF127A" w:rsidRPr="00EF127A" w:rsidRDefault="00EF127A" w:rsidP="00EF127A">
      <w:pPr>
        <w:pStyle w:val="EndNoteBibliography"/>
        <w:spacing w:after="0"/>
        <w:ind w:left="720" w:hanging="720"/>
      </w:pPr>
      <w:r w:rsidRPr="00EF127A">
        <w:t xml:space="preserve">Petrakova, L., R. Michalko, P. Loverre, L. Sentenska, S. Korenko, and S. Pekar. 2016. Intraguild predation among spiders and their effect on the pear psylla during winter. Agriculture, Ecosystems &amp; Environment </w:t>
      </w:r>
      <w:r w:rsidRPr="00EF127A">
        <w:rPr>
          <w:b/>
        </w:rPr>
        <w:t>233</w:t>
      </w:r>
      <w:r w:rsidRPr="00EF127A">
        <w:t>:67-74.</w:t>
      </w:r>
    </w:p>
    <w:p w14:paraId="57384FA4" w14:textId="77777777" w:rsidR="00EF127A" w:rsidRPr="00EF127A" w:rsidRDefault="00EF127A" w:rsidP="00EF127A">
      <w:pPr>
        <w:pStyle w:val="EndNoteBibliography"/>
        <w:spacing w:after="0"/>
        <w:ind w:left="720" w:hanging="720"/>
      </w:pPr>
      <w:r w:rsidRPr="00EF127A">
        <w:t xml:space="preserve">Phillips, D. L., and P. L. Koch. 2002. Incorporating concentration dependence in stable isotope mixing models. Oecologia </w:t>
      </w:r>
      <w:r w:rsidRPr="00EF127A">
        <w:rPr>
          <w:b/>
        </w:rPr>
        <w:t>130</w:t>
      </w:r>
      <w:r w:rsidRPr="00EF127A">
        <w:t>:114-125.</w:t>
      </w:r>
    </w:p>
    <w:p w14:paraId="26542464" w14:textId="77777777" w:rsidR="00EF127A" w:rsidRPr="00EF127A" w:rsidRDefault="00EF127A" w:rsidP="00EF127A">
      <w:pPr>
        <w:pStyle w:val="EndNoteBibliography"/>
        <w:spacing w:after="0"/>
        <w:ind w:left="720" w:hanging="720"/>
      </w:pPr>
      <w:r w:rsidRPr="00EF127A">
        <w:t xml:space="preserve">Porcel, M., G. K. Andersson, J. Pålsson, and M. Tasin. 2018. Organic management in apple orchards: higher impacts on biological control than on pollination. Journal of Applied Ecology </w:t>
      </w:r>
      <w:r w:rsidRPr="00EF127A">
        <w:rPr>
          <w:b/>
        </w:rPr>
        <w:t>55</w:t>
      </w:r>
      <w:r w:rsidRPr="00EF127A">
        <w:t>:2779-2789.</w:t>
      </w:r>
    </w:p>
    <w:p w14:paraId="0504D3B1" w14:textId="77777777" w:rsidR="00EF127A" w:rsidRPr="00EF127A" w:rsidRDefault="00EF127A" w:rsidP="00EF127A">
      <w:pPr>
        <w:pStyle w:val="EndNoteBibliography"/>
        <w:spacing w:after="0"/>
        <w:ind w:left="720" w:hanging="720"/>
      </w:pPr>
      <w:r w:rsidRPr="00EF127A">
        <w:t xml:space="preserve">Post, D. M. 2002. Using stable isotopes to estimate trophic position: models, methods, and assumptions. Ecology </w:t>
      </w:r>
      <w:r w:rsidRPr="00EF127A">
        <w:rPr>
          <w:b/>
        </w:rPr>
        <w:t>83</w:t>
      </w:r>
      <w:r w:rsidRPr="00EF127A">
        <w:t>:703-718.</w:t>
      </w:r>
    </w:p>
    <w:p w14:paraId="2539EC18" w14:textId="77777777" w:rsidR="00EF127A" w:rsidRPr="00EF127A" w:rsidRDefault="00EF127A" w:rsidP="00EF127A">
      <w:pPr>
        <w:pStyle w:val="EndNoteBibliography"/>
        <w:spacing w:after="0"/>
        <w:ind w:left="720" w:hanging="720"/>
      </w:pPr>
      <w:r w:rsidRPr="00EF127A">
        <w:t xml:space="preserve">Prasad, R., and W. Snyder. 2006. Polyphagy complicates conservation biological control that targets generalist predators. Journal of Applied Ecology </w:t>
      </w:r>
      <w:r w:rsidRPr="00EF127A">
        <w:rPr>
          <w:b/>
        </w:rPr>
        <w:t>43</w:t>
      </w:r>
      <w:r w:rsidRPr="00EF127A">
        <w:t>:343-352.</w:t>
      </w:r>
    </w:p>
    <w:p w14:paraId="3A231070" w14:textId="77777777" w:rsidR="00EF127A" w:rsidRPr="00EF127A" w:rsidRDefault="00EF127A" w:rsidP="00EF127A">
      <w:pPr>
        <w:pStyle w:val="EndNoteBibliography"/>
        <w:spacing w:after="0"/>
        <w:ind w:left="720" w:hanging="720"/>
      </w:pPr>
      <w:r w:rsidRPr="00EF127A">
        <w:t>R Core Team. 2021. R: A language and environment for statistical computing. R Foundation for Statistical Computing, Vienna, Austria.</w:t>
      </w:r>
    </w:p>
    <w:p w14:paraId="6E3A699C" w14:textId="77777777" w:rsidR="00EF127A" w:rsidRPr="00EF127A" w:rsidRDefault="00EF127A" w:rsidP="00EF127A">
      <w:pPr>
        <w:pStyle w:val="EndNoteBibliography"/>
        <w:spacing w:after="0"/>
        <w:ind w:left="720" w:hanging="720"/>
      </w:pPr>
      <w:r w:rsidRPr="00EF127A">
        <w:t>Roubinet, E., K. Birkhofer, G. Malsher, K. Staudacher, B. Ekbom, M. Traugott, and M. Jonsson. 2017. Diet of generalist predators reflects effects of cropping period and farming system on extra</w:t>
      </w:r>
      <w:r w:rsidRPr="00EF127A">
        <w:rPr>
          <w:rFonts w:ascii="Cambria Math" w:hAnsi="Cambria Math" w:cs="Cambria Math"/>
        </w:rPr>
        <w:t>‐</w:t>
      </w:r>
      <w:r w:rsidRPr="00EF127A">
        <w:t xml:space="preserve">and intraguild prey. Ecological Applications </w:t>
      </w:r>
      <w:r w:rsidRPr="00EF127A">
        <w:rPr>
          <w:b/>
        </w:rPr>
        <w:t>27</w:t>
      </w:r>
      <w:r w:rsidRPr="00EF127A">
        <w:t>:1167-1177.</w:t>
      </w:r>
    </w:p>
    <w:p w14:paraId="51F2661B" w14:textId="77777777" w:rsidR="00EF127A" w:rsidRPr="00EF127A" w:rsidRDefault="00EF127A" w:rsidP="00EF127A">
      <w:pPr>
        <w:pStyle w:val="EndNoteBibliography"/>
        <w:spacing w:after="0"/>
        <w:ind w:left="720" w:hanging="720"/>
      </w:pPr>
      <w:r w:rsidRPr="00EF127A">
        <w:t xml:space="preserve">Roubinet, E., T. Jonsson, G. Malsher, K. Staudacher, M. Traugott, B. Ekbom, and M. Jonsson. 2018. High redundancy as well as complementary prey choice characterize generalist predator food webs in agroecosystems. Scientific Reports </w:t>
      </w:r>
      <w:r w:rsidRPr="00EF127A">
        <w:rPr>
          <w:b/>
        </w:rPr>
        <w:t>8</w:t>
      </w:r>
      <w:r w:rsidRPr="00EF127A">
        <w:t>:1-10.</w:t>
      </w:r>
    </w:p>
    <w:p w14:paraId="5B43EAF4" w14:textId="77777777" w:rsidR="00EF127A" w:rsidRPr="00EF127A" w:rsidRDefault="00EF127A" w:rsidP="00EF127A">
      <w:pPr>
        <w:pStyle w:val="EndNoteBibliography"/>
        <w:spacing w:after="0"/>
        <w:ind w:left="720" w:hanging="720"/>
      </w:pPr>
      <w:r w:rsidRPr="00EF127A">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EF127A">
        <w:rPr>
          <w:b/>
        </w:rPr>
        <w:t>221</w:t>
      </w:r>
      <w:r w:rsidRPr="00EF127A">
        <w:t>:198-204.</w:t>
      </w:r>
    </w:p>
    <w:p w14:paraId="579987FA" w14:textId="77777777" w:rsidR="00EF127A" w:rsidRPr="00EF127A" w:rsidRDefault="00EF127A" w:rsidP="00EF127A">
      <w:pPr>
        <w:pStyle w:val="EndNoteBibliography"/>
        <w:spacing w:after="0"/>
        <w:ind w:left="720" w:hanging="720"/>
      </w:pPr>
      <w:r w:rsidRPr="00EF127A">
        <w:lastRenderedPageBreak/>
        <w:t xml:space="preserve">Sanders, D., H. Nickel, T. Grützner, and C. Platner. 2008. Habitat structure mediates top–down effects of spiders and ants on herbivores. Basic and Applied Ecology </w:t>
      </w:r>
      <w:r w:rsidRPr="00EF127A">
        <w:rPr>
          <w:b/>
        </w:rPr>
        <w:t>9</w:t>
      </w:r>
      <w:r w:rsidRPr="00EF127A">
        <w:t>:152-160.</w:t>
      </w:r>
    </w:p>
    <w:p w14:paraId="38026CE5" w14:textId="77777777" w:rsidR="00EF127A" w:rsidRPr="00EF127A" w:rsidRDefault="00EF127A" w:rsidP="00EF127A">
      <w:pPr>
        <w:pStyle w:val="EndNoteBibliography"/>
        <w:spacing w:after="0"/>
        <w:ind w:left="720" w:hanging="720"/>
      </w:pPr>
      <w:r w:rsidRPr="00EF127A">
        <w:t xml:space="preserve">Schmitz, O. J. 2008. Effects of predator hunting mode on grassland ecosystem function. Science </w:t>
      </w:r>
      <w:r w:rsidRPr="00EF127A">
        <w:rPr>
          <w:b/>
        </w:rPr>
        <w:t>319</w:t>
      </w:r>
      <w:r w:rsidRPr="00EF127A">
        <w:t>:952-954.</w:t>
      </w:r>
    </w:p>
    <w:p w14:paraId="50185652" w14:textId="77777777" w:rsidR="00EF127A" w:rsidRPr="00EF127A" w:rsidRDefault="00EF127A" w:rsidP="00EF127A">
      <w:pPr>
        <w:pStyle w:val="EndNoteBibliography"/>
        <w:spacing w:after="0"/>
        <w:ind w:left="720" w:hanging="720"/>
      </w:pPr>
      <w:r w:rsidRPr="00EF127A">
        <w:t xml:space="preserve">Settle, W. H., H. Ariawan, E. T. Astuti, W. Cahyana, A. L. Hakim, D. Hindayana, and A. S. Lestari. 1996. Managing tropical rice pests through conservation of generalist natural enemies and alternative prey. Ecology </w:t>
      </w:r>
      <w:r w:rsidRPr="00EF127A">
        <w:rPr>
          <w:b/>
        </w:rPr>
        <w:t>77</w:t>
      </w:r>
      <w:r w:rsidRPr="00EF127A">
        <w:t>:1975-1988.</w:t>
      </w:r>
    </w:p>
    <w:p w14:paraId="50B46C6B" w14:textId="77777777" w:rsidR="00EF127A" w:rsidRPr="00EF127A" w:rsidRDefault="00EF127A" w:rsidP="00EF127A">
      <w:pPr>
        <w:pStyle w:val="EndNoteBibliography"/>
        <w:spacing w:after="0"/>
        <w:ind w:left="720" w:hanging="720"/>
      </w:pPr>
      <w:r w:rsidRPr="00EF127A">
        <w:t xml:space="preserve">Stiling, P., and T. Cornelissen. 2005. What makes a successful biocontrol agent? A meta-analysis of biological control agent performance. Biological Control </w:t>
      </w:r>
      <w:r w:rsidRPr="00EF127A">
        <w:rPr>
          <w:b/>
        </w:rPr>
        <w:t>34</w:t>
      </w:r>
      <w:r w:rsidRPr="00EF127A">
        <w:t>:236-246.</w:t>
      </w:r>
    </w:p>
    <w:p w14:paraId="34B01C8A" w14:textId="77777777" w:rsidR="00EF127A" w:rsidRPr="00EF127A" w:rsidRDefault="00EF127A" w:rsidP="00EF127A">
      <w:pPr>
        <w:pStyle w:val="EndNoteBibliography"/>
        <w:spacing w:after="0"/>
        <w:ind w:left="720" w:hanging="720"/>
      </w:pPr>
      <w:r w:rsidRPr="00EF127A">
        <w:t>Stock, B., and B. Semmens. 2017. MixSIAR GUI user manual v3. 1. San Diego.</w:t>
      </w:r>
    </w:p>
    <w:p w14:paraId="6343A18A" w14:textId="77777777" w:rsidR="00EF127A" w:rsidRPr="00EF127A" w:rsidRDefault="00EF127A" w:rsidP="00EF127A">
      <w:pPr>
        <w:pStyle w:val="EndNoteBibliography"/>
        <w:spacing w:after="0"/>
        <w:ind w:left="720" w:hanging="720"/>
      </w:pPr>
      <w:r w:rsidRPr="00EF127A">
        <w:t xml:space="preserve">Stock, B. C., and B. X. Semmens. 2016. Unifying error structures in commonly used biotracer mixing models. Ecology </w:t>
      </w:r>
      <w:r w:rsidRPr="00EF127A">
        <w:rPr>
          <w:b/>
        </w:rPr>
        <w:t>97</w:t>
      </w:r>
      <w:r w:rsidRPr="00EF127A">
        <w:t>:2562-2569.</w:t>
      </w:r>
    </w:p>
    <w:p w14:paraId="349908F2" w14:textId="77777777" w:rsidR="00EF127A" w:rsidRPr="00EF127A" w:rsidRDefault="00EF127A" w:rsidP="00EF127A">
      <w:pPr>
        <w:pStyle w:val="EndNoteBibliography"/>
        <w:spacing w:after="0"/>
        <w:ind w:left="720" w:hanging="720"/>
      </w:pPr>
      <w:r w:rsidRPr="00EF127A">
        <w:t xml:space="preserve">Straub, C. S., D. L. Finke, and W. E. Snyder. 2008. Are the conservation of natural enemy biodiversity and biological control compatible goals? Biological Control </w:t>
      </w:r>
      <w:r w:rsidRPr="00EF127A">
        <w:rPr>
          <w:b/>
        </w:rPr>
        <w:t>45</w:t>
      </w:r>
      <w:r w:rsidRPr="00EF127A">
        <w:t>:225-237.</w:t>
      </w:r>
    </w:p>
    <w:p w14:paraId="6DF8EF46" w14:textId="77777777" w:rsidR="00EF127A" w:rsidRPr="00EF127A" w:rsidRDefault="00EF127A" w:rsidP="00EF127A">
      <w:pPr>
        <w:pStyle w:val="EndNoteBibliography"/>
        <w:spacing w:after="0"/>
        <w:ind w:left="720" w:hanging="720"/>
      </w:pPr>
      <w:r w:rsidRPr="00EF127A">
        <w:t xml:space="preserve">Sun, J.-T., M.-M. Wang, Y.-K. Zhang, M.-P. Chapuis, X.-Y. Jiang, G. Hu, X.-M. Yang, C. Ge, X.-F. Xue, and X.-Y. Hong. 2015. Evidence for high dispersal ability and mito-nuclear discordance in the small brown planthopper, Laodelphax striatellus. Scientific Reports </w:t>
      </w:r>
      <w:r w:rsidRPr="00EF127A">
        <w:rPr>
          <w:b/>
        </w:rPr>
        <w:t>5</w:t>
      </w:r>
      <w:r w:rsidRPr="00EF127A">
        <w:t>:1-10.</w:t>
      </w:r>
    </w:p>
    <w:p w14:paraId="02003596" w14:textId="77777777" w:rsidR="00EF127A" w:rsidRPr="00EF127A" w:rsidRDefault="00EF127A" w:rsidP="00EF127A">
      <w:pPr>
        <w:pStyle w:val="EndNoteBibliography"/>
        <w:spacing w:after="0"/>
        <w:ind w:left="720" w:hanging="720"/>
      </w:pPr>
      <w:r w:rsidRPr="00EF127A">
        <w:t xml:space="preserve">Symondson, W., K. Sunderland, and M. Greenstone. 2002. Can generalist predators be effective biocontrol agents? Annual review of entomology </w:t>
      </w:r>
      <w:r w:rsidRPr="00EF127A">
        <w:rPr>
          <w:b/>
        </w:rPr>
        <w:t>47</w:t>
      </w:r>
      <w:r w:rsidRPr="00EF127A">
        <w:t>:561-594.</w:t>
      </w:r>
    </w:p>
    <w:p w14:paraId="5D14775C" w14:textId="77777777" w:rsidR="00EF127A" w:rsidRPr="00EF127A" w:rsidRDefault="00EF127A" w:rsidP="00EF127A">
      <w:pPr>
        <w:pStyle w:val="EndNoteBibliography"/>
        <w:spacing w:after="0"/>
        <w:ind w:left="720" w:hanging="720"/>
      </w:pPr>
      <w:r w:rsidRPr="00EF127A">
        <w:t xml:space="preserve">Whitney, T. D., M. I. Sitvarin, E. A. Roualdes, S. J. Bonner, and J. D. Harwood. 2018. Selectivity underlies the dissociation between seasonal prey availability and prey consumption in a generalist predator. Molecular ecology </w:t>
      </w:r>
      <w:r w:rsidRPr="00EF127A">
        <w:rPr>
          <w:b/>
        </w:rPr>
        <w:t>27</w:t>
      </w:r>
      <w:r w:rsidRPr="00EF127A">
        <w:t>:1739-1748.</w:t>
      </w:r>
    </w:p>
    <w:p w14:paraId="7533E348" w14:textId="77777777" w:rsidR="00EF127A" w:rsidRPr="00EF127A" w:rsidRDefault="00EF127A" w:rsidP="00EF127A">
      <w:pPr>
        <w:pStyle w:val="EndNoteBibliography"/>
        <w:spacing w:after="0"/>
        <w:ind w:left="720" w:hanging="720"/>
      </w:pPr>
      <w:r w:rsidRPr="00EF127A">
        <w:t xml:space="preserve">Wise, D. H., D. M. Moldenhauer, and J. Halaj. 2006. Using stable isotopes to reveal shifts in prey consumption by generalist predators. Ecological Applications </w:t>
      </w:r>
      <w:r w:rsidRPr="00EF127A">
        <w:rPr>
          <w:b/>
        </w:rPr>
        <w:t>16</w:t>
      </w:r>
      <w:r w:rsidRPr="00EF127A">
        <w:t>:865-876.</w:t>
      </w:r>
    </w:p>
    <w:p w14:paraId="62A33059" w14:textId="77777777" w:rsidR="00EF127A" w:rsidRPr="00EF127A" w:rsidRDefault="00EF127A" w:rsidP="00EF127A">
      <w:pPr>
        <w:pStyle w:val="EndNoteBibliography"/>
        <w:ind w:left="720" w:hanging="720"/>
      </w:pPr>
      <w:r w:rsidRPr="00EF127A">
        <w:t xml:space="preserve">Zeileis, A., F. Cribari-Neto, B. Gruen, I. Kosmidis, A. B. Simas, A. V. Rocha, and M. A. Zeileis. 2016. Package ‘betareg’. R package </w:t>
      </w:r>
      <w:r w:rsidRPr="00EF127A">
        <w:rPr>
          <w:b/>
        </w:rPr>
        <w:t>3</w:t>
      </w:r>
      <w:r w:rsidRPr="00EF127A">
        <w:t>:2.</w:t>
      </w:r>
    </w:p>
    <w:p w14:paraId="2982B574" w14:textId="77777777" w:rsidR="009A0476" w:rsidRDefault="00320A0B" w:rsidP="0090590A">
      <w:pPr>
        <w:jc w:val="center"/>
        <w:rPr>
          <w:color w:val="FF0000"/>
        </w:rPr>
      </w:pPr>
      <w:r>
        <w:rPr>
          <w:color w:val="FF0000"/>
        </w:rPr>
        <w:fldChar w:fldCharType="end"/>
      </w:r>
      <w:r w:rsidR="009A0476">
        <w:rPr>
          <w:color w:val="FF0000"/>
        </w:rPr>
        <w:br w:type="page"/>
      </w:r>
    </w:p>
    <w:p w14:paraId="1677E4EE" w14:textId="77777777" w:rsidR="007E1A3C" w:rsidRPr="007E1A3C" w:rsidRDefault="007E1A3C" w:rsidP="00642E98">
      <w:pPr>
        <w:jc w:val="center"/>
        <w:rPr>
          <w:b/>
          <w:bCs/>
          <w:szCs w:val="24"/>
        </w:rPr>
      </w:pPr>
      <w:r w:rsidRPr="007E1A3C">
        <w:rPr>
          <w:rFonts w:hint="eastAsia"/>
          <w:b/>
          <w:bCs/>
          <w:szCs w:val="24"/>
        </w:rPr>
        <w:lastRenderedPageBreak/>
        <w:t>Appendix S1</w:t>
      </w:r>
    </w:p>
    <w:p w14:paraId="1096445F" w14:textId="77777777" w:rsidR="007E1A3C" w:rsidRPr="007A69E2" w:rsidRDefault="007E1A3C" w:rsidP="003D5077">
      <w:pPr>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14:paraId="6FC9B60B" w14:textId="77777777"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7E1A3C" w:rsidRPr="007A69E2" w14:paraId="66BF2511" w14:textId="77777777"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859B36B" w14:textId="77777777"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14:paraId="1444C73F" w14:textId="77777777"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D9C7848" w14:textId="77777777" w:rsidR="007E1A3C" w:rsidRPr="007A69E2" w:rsidRDefault="007E1A3C" w:rsidP="00492CB0">
            <w:pPr>
              <w:rPr>
                <w:sz w:val="24"/>
                <w:szCs w:val="24"/>
              </w:rPr>
            </w:pPr>
            <w:r w:rsidRPr="007A69E2">
              <w:rPr>
                <w:sz w:val="24"/>
                <w:szCs w:val="24"/>
              </w:rPr>
              <w:t>Family/Genus</w:t>
            </w:r>
          </w:p>
        </w:tc>
      </w:tr>
      <w:tr w:rsidR="009339D8" w:rsidRPr="007A69E2" w14:paraId="6EB673F7" w14:textId="77777777"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4DFDDEE2" w14:textId="77777777"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14:paraId="1F5C588C" w14:textId="77777777"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34BDC189" w14:textId="77777777" w:rsidR="009339D8" w:rsidRPr="007A69E2" w:rsidRDefault="009339D8" w:rsidP="00492CB0">
            <w:pPr>
              <w:rPr>
                <w:sz w:val="24"/>
                <w:szCs w:val="24"/>
              </w:rPr>
            </w:pPr>
            <w:r w:rsidRPr="007A69E2">
              <w:rPr>
                <w:sz w:val="24"/>
                <w:szCs w:val="24"/>
              </w:rPr>
              <w:t>Araneidae</w:t>
            </w:r>
          </w:p>
        </w:tc>
      </w:tr>
      <w:tr w:rsidR="009339D8" w:rsidRPr="007A69E2" w14:paraId="048AF9A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88BCAB5" w14:textId="77777777" w:rsidR="009339D8" w:rsidRPr="007A69E2" w:rsidRDefault="009339D8" w:rsidP="00492CB0">
            <w:pPr>
              <w:rPr>
                <w:sz w:val="24"/>
                <w:szCs w:val="24"/>
              </w:rPr>
            </w:pPr>
          </w:p>
        </w:tc>
        <w:tc>
          <w:tcPr>
            <w:tcW w:w="2546" w:type="dxa"/>
            <w:vAlign w:val="center"/>
          </w:tcPr>
          <w:p w14:paraId="55EC64E2"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68E717DA" w14:textId="77777777" w:rsidR="009339D8" w:rsidRPr="007A69E2" w:rsidRDefault="009339D8" w:rsidP="00492CB0">
            <w:pPr>
              <w:rPr>
                <w:sz w:val="24"/>
                <w:szCs w:val="24"/>
              </w:rPr>
            </w:pPr>
            <w:r w:rsidRPr="007A69E2">
              <w:rPr>
                <w:sz w:val="24"/>
                <w:szCs w:val="24"/>
              </w:rPr>
              <w:t>Clubionidae</w:t>
            </w:r>
          </w:p>
        </w:tc>
      </w:tr>
      <w:tr w:rsidR="009339D8" w:rsidRPr="007A69E2" w14:paraId="6E588D3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2989EB6" w14:textId="77777777" w:rsidR="009339D8" w:rsidRPr="007A69E2" w:rsidRDefault="009339D8" w:rsidP="00492CB0">
            <w:pPr>
              <w:rPr>
                <w:sz w:val="24"/>
                <w:szCs w:val="24"/>
              </w:rPr>
            </w:pPr>
          </w:p>
        </w:tc>
        <w:tc>
          <w:tcPr>
            <w:tcW w:w="2546" w:type="dxa"/>
            <w:vAlign w:val="center"/>
          </w:tcPr>
          <w:p w14:paraId="140D8F8D"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6748C91F" w14:textId="77777777" w:rsidR="009339D8" w:rsidRPr="007A69E2" w:rsidRDefault="009339D8" w:rsidP="00492CB0">
            <w:pPr>
              <w:rPr>
                <w:sz w:val="24"/>
                <w:szCs w:val="24"/>
              </w:rPr>
            </w:pPr>
            <w:r w:rsidRPr="007A69E2">
              <w:rPr>
                <w:sz w:val="24"/>
                <w:szCs w:val="24"/>
              </w:rPr>
              <w:t>Oxyopidae</w:t>
            </w:r>
          </w:p>
        </w:tc>
      </w:tr>
      <w:tr w:rsidR="009339D8" w:rsidRPr="007A69E2" w14:paraId="7CA5411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62F5B57" w14:textId="77777777" w:rsidR="009339D8" w:rsidRPr="007A69E2" w:rsidRDefault="009339D8" w:rsidP="00492CB0">
            <w:pPr>
              <w:rPr>
                <w:sz w:val="24"/>
                <w:szCs w:val="24"/>
              </w:rPr>
            </w:pPr>
          </w:p>
        </w:tc>
        <w:tc>
          <w:tcPr>
            <w:tcW w:w="2546" w:type="dxa"/>
            <w:vAlign w:val="center"/>
          </w:tcPr>
          <w:p w14:paraId="71CFEDF2"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50E858D8" w14:textId="77777777" w:rsidR="009339D8" w:rsidRPr="007A69E2" w:rsidRDefault="009339D8" w:rsidP="00492CB0">
            <w:pPr>
              <w:rPr>
                <w:sz w:val="24"/>
                <w:szCs w:val="24"/>
              </w:rPr>
            </w:pPr>
            <w:r w:rsidRPr="007A69E2">
              <w:rPr>
                <w:sz w:val="24"/>
                <w:szCs w:val="24"/>
              </w:rPr>
              <w:t>Tetragnathidae</w:t>
            </w:r>
          </w:p>
        </w:tc>
      </w:tr>
      <w:tr w:rsidR="009339D8" w:rsidRPr="007A69E2" w14:paraId="1C49CEA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ABEFB66" w14:textId="77777777" w:rsidR="009339D8" w:rsidRPr="007A69E2" w:rsidRDefault="009339D8" w:rsidP="00492CB0">
            <w:pPr>
              <w:rPr>
                <w:sz w:val="24"/>
                <w:szCs w:val="24"/>
              </w:rPr>
            </w:pPr>
          </w:p>
        </w:tc>
        <w:tc>
          <w:tcPr>
            <w:tcW w:w="2546" w:type="dxa"/>
            <w:vAlign w:val="center"/>
          </w:tcPr>
          <w:p w14:paraId="3BBF758F" w14:textId="77777777"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14:paraId="3B0DD24E" w14:textId="77777777" w:rsidR="009339D8" w:rsidRPr="007A69E2" w:rsidRDefault="009339D8" w:rsidP="00492CB0">
            <w:pPr>
              <w:rPr>
                <w:sz w:val="24"/>
                <w:szCs w:val="24"/>
              </w:rPr>
            </w:pPr>
            <w:r w:rsidRPr="007A69E2">
              <w:rPr>
                <w:sz w:val="24"/>
                <w:szCs w:val="24"/>
              </w:rPr>
              <w:t>Thomisidae</w:t>
            </w:r>
          </w:p>
        </w:tc>
      </w:tr>
      <w:tr w:rsidR="009339D8" w:rsidRPr="007A69E2" w14:paraId="569A612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688DD97" w14:textId="77777777" w:rsidR="009339D8" w:rsidRPr="007A69E2" w:rsidRDefault="009339D8" w:rsidP="00492CB0">
            <w:pPr>
              <w:rPr>
                <w:sz w:val="24"/>
                <w:szCs w:val="24"/>
              </w:rPr>
            </w:pPr>
          </w:p>
        </w:tc>
        <w:tc>
          <w:tcPr>
            <w:tcW w:w="2546" w:type="dxa"/>
            <w:vAlign w:val="center"/>
          </w:tcPr>
          <w:p w14:paraId="5BA9C14C" w14:textId="77777777"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14:paraId="1A69597A" w14:textId="77777777" w:rsidR="009339D8" w:rsidRPr="007A69E2" w:rsidRDefault="009339D8" w:rsidP="00DA5916">
            <w:pPr>
              <w:rPr>
                <w:sz w:val="24"/>
                <w:szCs w:val="24"/>
              </w:rPr>
            </w:pPr>
            <w:r w:rsidRPr="007A69E2">
              <w:rPr>
                <w:bCs/>
                <w:sz w:val="24"/>
                <w:szCs w:val="24"/>
              </w:rPr>
              <w:t>Carabidae</w:t>
            </w:r>
          </w:p>
        </w:tc>
      </w:tr>
      <w:tr w:rsidR="009339D8" w:rsidRPr="007A69E2" w14:paraId="2F4C9FA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B8D1796" w14:textId="77777777" w:rsidR="009339D8" w:rsidRPr="007A69E2" w:rsidRDefault="009339D8" w:rsidP="00492CB0">
            <w:pPr>
              <w:rPr>
                <w:sz w:val="24"/>
                <w:szCs w:val="24"/>
              </w:rPr>
            </w:pPr>
          </w:p>
        </w:tc>
        <w:tc>
          <w:tcPr>
            <w:tcW w:w="2546" w:type="dxa"/>
            <w:vAlign w:val="center"/>
          </w:tcPr>
          <w:p w14:paraId="6ECEC535" w14:textId="77777777"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14:paraId="0D707BDE" w14:textId="77777777" w:rsidR="009339D8" w:rsidRPr="007A69E2" w:rsidRDefault="009339D8" w:rsidP="00492CB0">
            <w:pPr>
              <w:rPr>
                <w:sz w:val="24"/>
                <w:szCs w:val="24"/>
              </w:rPr>
            </w:pPr>
            <w:r w:rsidRPr="007A69E2">
              <w:rPr>
                <w:sz w:val="24"/>
                <w:szCs w:val="24"/>
              </w:rPr>
              <w:t>Coccinellidae</w:t>
            </w:r>
          </w:p>
        </w:tc>
      </w:tr>
      <w:tr w:rsidR="009339D8" w:rsidRPr="007A69E2" w14:paraId="72527EE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994D53B" w14:textId="77777777"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14:paraId="4DC507EF"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1ACE2AF3" w14:textId="77777777" w:rsidR="009339D8" w:rsidRPr="007A69E2" w:rsidRDefault="009339D8" w:rsidP="00492CB0">
            <w:pPr>
              <w:rPr>
                <w:sz w:val="24"/>
                <w:szCs w:val="24"/>
              </w:rPr>
            </w:pPr>
            <w:r w:rsidRPr="007A69E2">
              <w:rPr>
                <w:sz w:val="24"/>
                <w:szCs w:val="24"/>
              </w:rPr>
              <w:t>Cicadellidae/</w:t>
            </w:r>
            <w:r w:rsidRPr="007A69E2">
              <w:rPr>
                <w:i/>
                <w:sz w:val="24"/>
                <w:szCs w:val="24"/>
              </w:rPr>
              <w:t>Nephotettix</w:t>
            </w:r>
          </w:p>
        </w:tc>
      </w:tr>
      <w:tr w:rsidR="009339D8" w:rsidRPr="007A69E2" w14:paraId="2CA5EF8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1DC0AFC" w14:textId="77777777" w:rsidR="009339D8" w:rsidRPr="007A69E2" w:rsidRDefault="009339D8" w:rsidP="00492CB0">
            <w:pPr>
              <w:rPr>
                <w:sz w:val="24"/>
                <w:szCs w:val="24"/>
              </w:rPr>
            </w:pPr>
          </w:p>
        </w:tc>
        <w:tc>
          <w:tcPr>
            <w:tcW w:w="2546" w:type="dxa"/>
            <w:vAlign w:val="center"/>
          </w:tcPr>
          <w:p w14:paraId="519E4B13"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40B2F676" w14:textId="77777777" w:rsidR="009339D8" w:rsidRPr="007A69E2" w:rsidRDefault="009339D8" w:rsidP="00492CB0">
            <w:pPr>
              <w:rPr>
                <w:sz w:val="24"/>
                <w:szCs w:val="24"/>
              </w:rPr>
            </w:pPr>
            <w:r w:rsidRPr="007A69E2">
              <w:rPr>
                <w:sz w:val="24"/>
                <w:szCs w:val="24"/>
              </w:rPr>
              <w:t>Delphacidae/</w:t>
            </w:r>
            <w:r w:rsidRPr="007A69E2">
              <w:rPr>
                <w:i/>
                <w:sz w:val="24"/>
                <w:szCs w:val="24"/>
              </w:rPr>
              <w:t>Nilaparvata</w:t>
            </w:r>
          </w:p>
        </w:tc>
      </w:tr>
      <w:tr w:rsidR="009339D8" w:rsidRPr="007A69E2" w14:paraId="0ADEA0E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4E3B02A" w14:textId="77777777" w:rsidR="009339D8" w:rsidRPr="007A69E2" w:rsidRDefault="009339D8" w:rsidP="00492CB0">
            <w:pPr>
              <w:rPr>
                <w:sz w:val="24"/>
                <w:szCs w:val="24"/>
              </w:rPr>
            </w:pPr>
          </w:p>
        </w:tc>
        <w:tc>
          <w:tcPr>
            <w:tcW w:w="2546" w:type="dxa"/>
            <w:vAlign w:val="center"/>
          </w:tcPr>
          <w:p w14:paraId="5DEA2115"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7A041D22" w14:textId="77777777" w:rsidR="009339D8" w:rsidRPr="007A69E2" w:rsidRDefault="009339D8" w:rsidP="00492CB0">
            <w:pPr>
              <w:rPr>
                <w:sz w:val="24"/>
                <w:szCs w:val="24"/>
              </w:rPr>
            </w:pPr>
            <w:r w:rsidRPr="007A69E2">
              <w:rPr>
                <w:sz w:val="24"/>
                <w:szCs w:val="24"/>
              </w:rPr>
              <w:t>Lygaeidae/</w:t>
            </w:r>
            <w:r w:rsidRPr="007A69E2">
              <w:rPr>
                <w:i/>
                <w:sz w:val="24"/>
                <w:szCs w:val="24"/>
              </w:rPr>
              <w:t>Pachybrachius</w:t>
            </w:r>
          </w:p>
        </w:tc>
      </w:tr>
      <w:tr w:rsidR="009339D8" w:rsidRPr="007A69E2" w14:paraId="26C763B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9CEB793" w14:textId="77777777" w:rsidR="009339D8" w:rsidRPr="007A69E2" w:rsidRDefault="009339D8" w:rsidP="00492CB0">
            <w:pPr>
              <w:rPr>
                <w:sz w:val="24"/>
                <w:szCs w:val="24"/>
              </w:rPr>
            </w:pPr>
          </w:p>
        </w:tc>
        <w:tc>
          <w:tcPr>
            <w:tcW w:w="2546" w:type="dxa"/>
            <w:vAlign w:val="center"/>
          </w:tcPr>
          <w:p w14:paraId="2A654218" w14:textId="77777777"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14:paraId="09A55555" w14:textId="77777777" w:rsidR="009339D8" w:rsidRPr="007A69E2" w:rsidRDefault="009339D8" w:rsidP="00492CB0">
            <w:pPr>
              <w:rPr>
                <w:sz w:val="24"/>
                <w:szCs w:val="24"/>
              </w:rPr>
            </w:pPr>
            <w:r w:rsidRPr="007A69E2">
              <w:rPr>
                <w:sz w:val="24"/>
                <w:szCs w:val="24"/>
              </w:rPr>
              <w:t>Pentatomidae/</w:t>
            </w:r>
            <w:r w:rsidRPr="007A69E2">
              <w:rPr>
                <w:i/>
                <w:sz w:val="24"/>
                <w:szCs w:val="24"/>
              </w:rPr>
              <w:t>Scotinophara</w:t>
            </w:r>
          </w:p>
        </w:tc>
      </w:tr>
      <w:tr w:rsidR="009339D8" w:rsidRPr="007A69E2" w14:paraId="3397747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A49220C" w14:textId="77777777" w:rsidR="009339D8" w:rsidRPr="007A69E2" w:rsidRDefault="009339D8" w:rsidP="00492CB0">
            <w:pPr>
              <w:rPr>
                <w:sz w:val="24"/>
                <w:szCs w:val="24"/>
              </w:rPr>
            </w:pPr>
          </w:p>
        </w:tc>
        <w:tc>
          <w:tcPr>
            <w:tcW w:w="2546" w:type="dxa"/>
            <w:vAlign w:val="center"/>
          </w:tcPr>
          <w:p w14:paraId="72ABF388" w14:textId="77777777"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14:paraId="49AAAC0E" w14:textId="77777777" w:rsidR="009339D8" w:rsidRPr="007A69E2" w:rsidRDefault="009339D8" w:rsidP="00492CB0">
            <w:pPr>
              <w:rPr>
                <w:sz w:val="24"/>
                <w:szCs w:val="24"/>
              </w:rPr>
            </w:pPr>
            <w:r w:rsidRPr="007A69E2">
              <w:rPr>
                <w:sz w:val="24"/>
                <w:szCs w:val="24"/>
              </w:rPr>
              <w:t>Hesperiidae</w:t>
            </w:r>
          </w:p>
        </w:tc>
      </w:tr>
      <w:tr w:rsidR="009339D8" w:rsidRPr="007A69E2" w14:paraId="23357A7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45C0233" w14:textId="77777777" w:rsidR="009339D8" w:rsidRPr="007A69E2" w:rsidRDefault="009339D8" w:rsidP="00492CB0">
            <w:pPr>
              <w:rPr>
                <w:sz w:val="24"/>
                <w:szCs w:val="24"/>
              </w:rPr>
            </w:pPr>
          </w:p>
        </w:tc>
        <w:tc>
          <w:tcPr>
            <w:tcW w:w="2546" w:type="dxa"/>
            <w:vAlign w:val="center"/>
          </w:tcPr>
          <w:p w14:paraId="68CD39DD" w14:textId="77777777"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14:paraId="2431BD3C" w14:textId="77777777" w:rsidR="009339D8" w:rsidRPr="007A69E2" w:rsidRDefault="009339D8" w:rsidP="00492CB0">
            <w:pPr>
              <w:rPr>
                <w:sz w:val="24"/>
                <w:szCs w:val="24"/>
              </w:rPr>
            </w:pPr>
            <w:r w:rsidRPr="007A69E2">
              <w:rPr>
                <w:sz w:val="24"/>
                <w:szCs w:val="24"/>
              </w:rPr>
              <w:t>Pyralidae</w:t>
            </w:r>
          </w:p>
        </w:tc>
      </w:tr>
      <w:tr w:rsidR="009339D8" w:rsidRPr="007A69E2" w14:paraId="741EEC8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5A9097E" w14:textId="77777777" w:rsidR="009339D8" w:rsidRPr="007A69E2" w:rsidRDefault="009339D8" w:rsidP="00492CB0">
            <w:pPr>
              <w:rPr>
                <w:sz w:val="24"/>
                <w:szCs w:val="24"/>
              </w:rPr>
            </w:pPr>
          </w:p>
        </w:tc>
        <w:tc>
          <w:tcPr>
            <w:tcW w:w="2546" w:type="dxa"/>
            <w:vAlign w:val="center"/>
          </w:tcPr>
          <w:p w14:paraId="50DDF8D2" w14:textId="77777777"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14:paraId="6E9F6628" w14:textId="77777777" w:rsidR="009339D8" w:rsidRPr="007A69E2" w:rsidRDefault="009339D8" w:rsidP="00492CB0">
            <w:pPr>
              <w:rPr>
                <w:sz w:val="24"/>
                <w:szCs w:val="24"/>
              </w:rPr>
            </w:pPr>
            <w:r w:rsidRPr="007A69E2">
              <w:rPr>
                <w:sz w:val="24"/>
              </w:rPr>
              <w:t>Nymphalidae</w:t>
            </w:r>
          </w:p>
        </w:tc>
      </w:tr>
      <w:tr w:rsidR="009339D8" w:rsidRPr="007A69E2" w14:paraId="50B6519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16451A7" w14:textId="77777777" w:rsidR="009339D8" w:rsidRPr="007A69E2" w:rsidRDefault="009339D8" w:rsidP="00492CB0">
            <w:pPr>
              <w:rPr>
                <w:sz w:val="24"/>
                <w:szCs w:val="24"/>
              </w:rPr>
            </w:pPr>
          </w:p>
        </w:tc>
        <w:tc>
          <w:tcPr>
            <w:tcW w:w="2546" w:type="dxa"/>
            <w:vAlign w:val="center"/>
          </w:tcPr>
          <w:p w14:paraId="609D5B71" w14:textId="77777777"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14:paraId="0FC9EDD9" w14:textId="77777777" w:rsidR="009339D8" w:rsidRPr="007A69E2" w:rsidRDefault="009339D8" w:rsidP="00492CB0">
            <w:pPr>
              <w:rPr>
                <w:sz w:val="24"/>
                <w:szCs w:val="24"/>
              </w:rPr>
            </w:pPr>
            <w:r w:rsidRPr="007A69E2">
              <w:rPr>
                <w:sz w:val="24"/>
                <w:szCs w:val="24"/>
              </w:rPr>
              <w:t>Pyrgomorphidae/</w:t>
            </w:r>
            <w:r w:rsidRPr="007A69E2">
              <w:rPr>
                <w:i/>
                <w:sz w:val="24"/>
                <w:szCs w:val="24"/>
              </w:rPr>
              <w:t>Atractomorpha</w:t>
            </w:r>
            <w:r w:rsidRPr="007A69E2">
              <w:rPr>
                <w:sz w:val="24"/>
                <w:szCs w:val="24"/>
              </w:rPr>
              <w:t xml:space="preserve"> </w:t>
            </w:r>
          </w:p>
        </w:tc>
      </w:tr>
      <w:tr w:rsidR="009339D8" w:rsidRPr="007A69E2" w14:paraId="33C9B68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D6594DA" w14:textId="77777777"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14:paraId="3D0C5E77" w14:textId="77777777"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14:paraId="1E90CB08" w14:textId="77777777" w:rsidR="009339D8" w:rsidRPr="007A69E2" w:rsidRDefault="009339D8" w:rsidP="00492CB0">
            <w:pPr>
              <w:rPr>
                <w:sz w:val="24"/>
                <w:szCs w:val="24"/>
              </w:rPr>
            </w:pPr>
            <w:r w:rsidRPr="007A69E2">
              <w:rPr>
                <w:sz w:val="24"/>
                <w:szCs w:val="24"/>
              </w:rPr>
              <w:t>Chrysomelidae</w:t>
            </w:r>
          </w:p>
        </w:tc>
      </w:tr>
      <w:tr w:rsidR="009339D8" w:rsidRPr="007A69E2" w14:paraId="049F693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C6CB4A8" w14:textId="77777777" w:rsidR="009339D8" w:rsidRPr="007A69E2" w:rsidRDefault="009339D8" w:rsidP="00492CB0">
            <w:pPr>
              <w:rPr>
                <w:sz w:val="24"/>
                <w:szCs w:val="24"/>
              </w:rPr>
            </w:pPr>
          </w:p>
        </w:tc>
        <w:tc>
          <w:tcPr>
            <w:tcW w:w="2546" w:type="dxa"/>
            <w:vAlign w:val="center"/>
          </w:tcPr>
          <w:p w14:paraId="515B79C8" w14:textId="77777777"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14:paraId="3D5BC4F3" w14:textId="77777777" w:rsidR="009339D8" w:rsidRPr="007A69E2" w:rsidRDefault="009339D8" w:rsidP="00492CB0">
            <w:pPr>
              <w:rPr>
                <w:sz w:val="24"/>
                <w:szCs w:val="24"/>
              </w:rPr>
            </w:pPr>
            <w:r w:rsidRPr="007A69E2">
              <w:rPr>
                <w:sz w:val="24"/>
                <w:szCs w:val="24"/>
              </w:rPr>
              <w:t>Acrididae</w:t>
            </w:r>
          </w:p>
        </w:tc>
      </w:tr>
      <w:tr w:rsidR="009339D8" w:rsidRPr="007A69E2" w14:paraId="4B97C68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293E24E" w14:textId="77777777"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14:paraId="2E5DB230"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5B89ABFC" w14:textId="77777777" w:rsidR="009339D8" w:rsidRPr="007A69E2" w:rsidRDefault="009339D8" w:rsidP="00492CB0">
            <w:pPr>
              <w:rPr>
                <w:sz w:val="24"/>
                <w:szCs w:val="24"/>
              </w:rPr>
            </w:pPr>
            <w:r w:rsidRPr="007A69E2">
              <w:rPr>
                <w:sz w:val="24"/>
                <w:szCs w:val="24"/>
              </w:rPr>
              <w:t>Chironomidae</w:t>
            </w:r>
          </w:p>
        </w:tc>
      </w:tr>
      <w:tr w:rsidR="009339D8" w:rsidRPr="007A69E2" w14:paraId="68B2835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8A7022E" w14:textId="77777777" w:rsidR="009339D8" w:rsidRPr="007A69E2" w:rsidRDefault="009339D8" w:rsidP="00492CB0">
            <w:pPr>
              <w:rPr>
                <w:sz w:val="24"/>
                <w:szCs w:val="24"/>
              </w:rPr>
            </w:pPr>
          </w:p>
        </w:tc>
        <w:tc>
          <w:tcPr>
            <w:tcW w:w="2546" w:type="dxa"/>
            <w:vAlign w:val="center"/>
          </w:tcPr>
          <w:p w14:paraId="5A0B64D8"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02288CE9" w14:textId="77777777" w:rsidR="009339D8" w:rsidRPr="007A69E2" w:rsidRDefault="009339D8" w:rsidP="00492CB0">
            <w:pPr>
              <w:rPr>
                <w:sz w:val="24"/>
                <w:szCs w:val="24"/>
              </w:rPr>
            </w:pPr>
            <w:r w:rsidRPr="007A69E2">
              <w:rPr>
                <w:sz w:val="24"/>
                <w:szCs w:val="24"/>
              </w:rPr>
              <w:t>Chloropidae</w:t>
            </w:r>
          </w:p>
        </w:tc>
      </w:tr>
      <w:tr w:rsidR="009339D8" w:rsidRPr="007A69E2" w14:paraId="1244F1D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3655908" w14:textId="77777777" w:rsidR="009339D8" w:rsidRPr="007A69E2" w:rsidRDefault="009339D8" w:rsidP="00492CB0">
            <w:pPr>
              <w:rPr>
                <w:sz w:val="24"/>
                <w:szCs w:val="24"/>
              </w:rPr>
            </w:pPr>
          </w:p>
        </w:tc>
        <w:tc>
          <w:tcPr>
            <w:tcW w:w="2546" w:type="dxa"/>
            <w:vAlign w:val="center"/>
          </w:tcPr>
          <w:p w14:paraId="021549C6"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05BBD772" w14:textId="77777777" w:rsidR="009339D8" w:rsidRPr="007A69E2" w:rsidRDefault="009339D8" w:rsidP="00492CB0">
            <w:pPr>
              <w:rPr>
                <w:sz w:val="24"/>
                <w:szCs w:val="24"/>
              </w:rPr>
            </w:pPr>
            <w:r w:rsidRPr="007A69E2">
              <w:rPr>
                <w:sz w:val="24"/>
                <w:szCs w:val="24"/>
              </w:rPr>
              <w:t>Ephydridae</w:t>
            </w:r>
          </w:p>
        </w:tc>
      </w:tr>
      <w:tr w:rsidR="009339D8" w:rsidRPr="007A69E2" w14:paraId="138753B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9FE3270" w14:textId="77777777" w:rsidR="009339D8" w:rsidRPr="007A69E2" w:rsidRDefault="009339D8" w:rsidP="00492CB0">
            <w:pPr>
              <w:rPr>
                <w:sz w:val="24"/>
                <w:szCs w:val="24"/>
              </w:rPr>
            </w:pPr>
          </w:p>
        </w:tc>
        <w:tc>
          <w:tcPr>
            <w:tcW w:w="2546" w:type="dxa"/>
            <w:vAlign w:val="center"/>
          </w:tcPr>
          <w:p w14:paraId="27E1DAE1"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1E96A010" w14:textId="77777777" w:rsidR="009339D8" w:rsidRPr="007A69E2" w:rsidRDefault="009339D8" w:rsidP="00492CB0">
            <w:pPr>
              <w:rPr>
                <w:sz w:val="24"/>
                <w:szCs w:val="24"/>
              </w:rPr>
            </w:pPr>
            <w:r w:rsidRPr="007A69E2">
              <w:rPr>
                <w:sz w:val="24"/>
                <w:szCs w:val="24"/>
              </w:rPr>
              <w:t>Muscidae</w:t>
            </w:r>
          </w:p>
        </w:tc>
      </w:tr>
      <w:tr w:rsidR="009339D8" w:rsidRPr="007A69E2" w14:paraId="5BCFD35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9A44FE7" w14:textId="77777777" w:rsidR="009339D8" w:rsidRPr="007A69E2" w:rsidRDefault="009339D8" w:rsidP="00492CB0">
            <w:pPr>
              <w:rPr>
                <w:sz w:val="24"/>
                <w:szCs w:val="24"/>
              </w:rPr>
            </w:pPr>
          </w:p>
        </w:tc>
        <w:tc>
          <w:tcPr>
            <w:tcW w:w="2546" w:type="dxa"/>
            <w:vAlign w:val="center"/>
          </w:tcPr>
          <w:p w14:paraId="3F9A2D61"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18CBC1A0" w14:textId="77777777" w:rsidR="009339D8" w:rsidRPr="007A69E2" w:rsidRDefault="009339D8" w:rsidP="00492CB0">
            <w:pPr>
              <w:rPr>
                <w:sz w:val="24"/>
                <w:szCs w:val="24"/>
              </w:rPr>
            </w:pPr>
            <w:r w:rsidRPr="007A69E2">
              <w:rPr>
                <w:sz w:val="24"/>
                <w:szCs w:val="24"/>
              </w:rPr>
              <w:t>Sphaeroceridae</w:t>
            </w:r>
          </w:p>
        </w:tc>
      </w:tr>
      <w:tr w:rsidR="009339D8" w:rsidRPr="007A69E2" w14:paraId="473F1A9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EEC987C" w14:textId="77777777" w:rsidR="009339D8" w:rsidRPr="007A69E2" w:rsidRDefault="009339D8" w:rsidP="00492CB0">
            <w:pPr>
              <w:rPr>
                <w:sz w:val="24"/>
                <w:szCs w:val="24"/>
              </w:rPr>
            </w:pPr>
          </w:p>
        </w:tc>
        <w:tc>
          <w:tcPr>
            <w:tcW w:w="2546" w:type="dxa"/>
            <w:vAlign w:val="center"/>
          </w:tcPr>
          <w:p w14:paraId="65A2B6FE" w14:textId="77777777" w:rsidR="009339D8" w:rsidRPr="007A69E2" w:rsidRDefault="009339D8" w:rsidP="00492CB0">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vAlign w:val="center"/>
          </w:tcPr>
          <w:p w14:paraId="2E532855" w14:textId="77777777" w:rsidR="009339D8" w:rsidRPr="007A69E2" w:rsidRDefault="009339D8" w:rsidP="00492CB0">
            <w:pPr>
              <w:rPr>
                <w:sz w:val="24"/>
                <w:szCs w:val="24"/>
              </w:rPr>
            </w:pPr>
            <w:r w:rsidRPr="007A69E2">
              <w:rPr>
                <w:sz w:val="24"/>
                <w:szCs w:val="24"/>
              </w:rPr>
              <w:t>Stratiomyidae</w:t>
            </w:r>
          </w:p>
        </w:tc>
      </w:tr>
      <w:tr w:rsidR="009339D8" w:rsidRPr="007A69E2" w14:paraId="36AA259F" w14:textId="77777777" w:rsidTr="00DA5916">
        <w:trPr>
          <w:trHeight w:hRule="exact" w:val="369"/>
          <w:jc w:val="center"/>
        </w:trPr>
        <w:tc>
          <w:tcPr>
            <w:tcW w:w="2429" w:type="dxa"/>
            <w:shd w:val="clear" w:color="auto" w:fill="auto"/>
            <w:tcMar>
              <w:top w:w="80" w:type="dxa"/>
              <w:left w:w="80" w:type="dxa"/>
              <w:bottom w:w="80" w:type="dxa"/>
              <w:right w:w="80" w:type="dxa"/>
            </w:tcMar>
            <w:vAlign w:val="center"/>
          </w:tcPr>
          <w:p w14:paraId="5AEC31A1" w14:textId="77777777" w:rsidR="009339D8" w:rsidRPr="007A69E2" w:rsidRDefault="009339D8" w:rsidP="00DA5916">
            <w:pPr>
              <w:rPr>
                <w:sz w:val="24"/>
                <w:szCs w:val="24"/>
              </w:rPr>
            </w:pPr>
          </w:p>
        </w:tc>
        <w:tc>
          <w:tcPr>
            <w:tcW w:w="2546" w:type="dxa"/>
            <w:vAlign w:val="center"/>
          </w:tcPr>
          <w:p w14:paraId="3238C35B" w14:textId="77777777" w:rsidR="009339D8" w:rsidRPr="007A69E2" w:rsidRDefault="009339D8" w:rsidP="00DA5916">
            <w:pPr>
              <w:ind w:left="141"/>
              <w:rPr>
                <w:sz w:val="24"/>
                <w:szCs w:val="24"/>
              </w:rPr>
            </w:pPr>
            <w:r w:rsidRPr="007A69E2">
              <w:rPr>
                <w:sz w:val="24"/>
                <w:szCs w:val="24"/>
              </w:rPr>
              <w:t>Diptera</w:t>
            </w:r>
          </w:p>
        </w:tc>
        <w:tc>
          <w:tcPr>
            <w:tcW w:w="3854" w:type="dxa"/>
            <w:shd w:val="clear" w:color="auto" w:fill="auto"/>
            <w:tcMar>
              <w:top w:w="80" w:type="dxa"/>
              <w:left w:w="80" w:type="dxa"/>
              <w:bottom w:w="80" w:type="dxa"/>
              <w:right w:w="80" w:type="dxa"/>
            </w:tcMar>
          </w:tcPr>
          <w:p w14:paraId="46AB5A0B" w14:textId="77777777" w:rsidR="009339D8" w:rsidRPr="007A69E2" w:rsidRDefault="009339D8">
            <w:pPr>
              <w:rPr>
                <w:sz w:val="24"/>
                <w:szCs w:val="24"/>
              </w:rPr>
            </w:pPr>
            <w:r w:rsidRPr="007A69E2">
              <w:rPr>
                <w:sz w:val="24"/>
                <w:szCs w:val="24"/>
              </w:rPr>
              <w:t>Tephritidae</w:t>
            </w:r>
          </w:p>
        </w:tc>
      </w:tr>
      <w:tr w:rsidR="009339D8" w:rsidRPr="007A69E2" w14:paraId="38AAF743" w14:textId="77777777" w:rsidTr="00DA5916">
        <w:trPr>
          <w:trHeight w:hRule="exact" w:val="369"/>
          <w:jc w:val="center"/>
        </w:trPr>
        <w:tc>
          <w:tcPr>
            <w:tcW w:w="2429" w:type="dxa"/>
            <w:shd w:val="clear" w:color="auto" w:fill="auto"/>
            <w:tcMar>
              <w:top w:w="80" w:type="dxa"/>
              <w:left w:w="80" w:type="dxa"/>
              <w:bottom w:w="80" w:type="dxa"/>
              <w:right w:w="80" w:type="dxa"/>
            </w:tcMar>
            <w:vAlign w:val="center"/>
          </w:tcPr>
          <w:p w14:paraId="3872257F" w14:textId="77777777" w:rsidR="009339D8" w:rsidRPr="007A69E2" w:rsidRDefault="009339D8" w:rsidP="00492CB0">
            <w:pPr>
              <w:rPr>
                <w:sz w:val="24"/>
                <w:szCs w:val="24"/>
              </w:rPr>
            </w:pPr>
          </w:p>
        </w:tc>
        <w:tc>
          <w:tcPr>
            <w:tcW w:w="2546" w:type="dxa"/>
            <w:vAlign w:val="center"/>
          </w:tcPr>
          <w:p w14:paraId="0E153FB9" w14:textId="77777777"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14:paraId="603A53BA" w14:textId="77777777" w:rsidR="009339D8" w:rsidRPr="007A69E2" w:rsidRDefault="009339D8" w:rsidP="00492CB0">
            <w:pPr>
              <w:rPr>
                <w:sz w:val="24"/>
                <w:szCs w:val="24"/>
              </w:rPr>
            </w:pPr>
            <w:r w:rsidRPr="007A69E2">
              <w:rPr>
                <w:sz w:val="24"/>
                <w:szCs w:val="24"/>
              </w:rPr>
              <w:t>Tetrigidae</w:t>
            </w:r>
          </w:p>
        </w:tc>
      </w:tr>
    </w:tbl>
    <w:p w14:paraId="11DCA660" w14:textId="77777777" w:rsidR="00AF1E53" w:rsidRPr="007A69E2" w:rsidRDefault="00AF1E53" w:rsidP="004328AE">
      <w:pPr>
        <w:spacing w:line="480" w:lineRule="auto"/>
        <w:rPr>
          <w:bCs/>
        </w:rPr>
      </w:pPr>
    </w:p>
    <w:p w14:paraId="58E76CF7" w14:textId="77777777"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64052E" w14:paraId="711E319B" w14:textId="77777777"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14C337F" w14:textId="77777777"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14:paraId="23605AF7" w14:textId="77777777"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28E88AD" w14:textId="77777777" w:rsidR="008D38D9" w:rsidRPr="0064052E" w:rsidRDefault="008D38D9" w:rsidP="00492CB0">
            <w:pPr>
              <w:rPr>
                <w:sz w:val="24"/>
                <w:szCs w:val="24"/>
              </w:rPr>
            </w:pPr>
            <w:r w:rsidRPr="0064052E">
              <w:rPr>
                <w:sz w:val="24"/>
                <w:szCs w:val="24"/>
              </w:rPr>
              <w:t>Family/Genus</w:t>
            </w:r>
          </w:p>
        </w:tc>
      </w:tr>
      <w:tr w:rsidR="009339D8" w:rsidRPr="0064052E" w14:paraId="3D8875AB" w14:textId="77777777"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2E620291" w14:textId="77777777"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14:paraId="010946E0" w14:textId="77777777"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5BF0BCD1" w14:textId="77777777" w:rsidR="009339D8" w:rsidRPr="0064052E" w:rsidRDefault="009339D8" w:rsidP="00492CB0">
            <w:pPr>
              <w:rPr>
                <w:sz w:val="24"/>
                <w:szCs w:val="24"/>
              </w:rPr>
            </w:pPr>
            <w:r w:rsidRPr="0064052E">
              <w:rPr>
                <w:sz w:val="24"/>
                <w:szCs w:val="24"/>
              </w:rPr>
              <w:t>Araneidae</w:t>
            </w:r>
          </w:p>
        </w:tc>
      </w:tr>
      <w:tr w:rsidR="009339D8" w:rsidRPr="0064052E" w14:paraId="3E72526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716FAF6" w14:textId="77777777" w:rsidR="009339D8" w:rsidRPr="0064052E" w:rsidRDefault="009339D8" w:rsidP="00492CB0">
            <w:pPr>
              <w:rPr>
                <w:sz w:val="24"/>
                <w:szCs w:val="24"/>
              </w:rPr>
            </w:pPr>
          </w:p>
        </w:tc>
        <w:tc>
          <w:tcPr>
            <w:tcW w:w="2546" w:type="dxa"/>
            <w:vAlign w:val="center"/>
          </w:tcPr>
          <w:p w14:paraId="07A6810B"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19B13606" w14:textId="77777777" w:rsidR="009339D8" w:rsidRPr="0064052E" w:rsidRDefault="009339D8" w:rsidP="00492CB0">
            <w:pPr>
              <w:rPr>
                <w:sz w:val="24"/>
                <w:szCs w:val="24"/>
              </w:rPr>
            </w:pPr>
            <w:r w:rsidRPr="0064052E">
              <w:rPr>
                <w:sz w:val="24"/>
                <w:szCs w:val="24"/>
              </w:rPr>
              <w:t>Clubionidae</w:t>
            </w:r>
          </w:p>
        </w:tc>
      </w:tr>
      <w:tr w:rsidR="009339D8" w:rsidRPr="0064052E" w14:paraId="5744AD9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2D02B89" w14:textId="77777777" w:rsidR="009339D8" w:rsidRPr="0064052E" w:rsidRDefault="009339D8" w:rsidP="00492CB0">
            <w:pPr>
              <w:rPr>
                <w:sz w:val="24"/>
                <w:szCs w:val="24"/>
              </w:rPr>
            </w:pPr>
          </w:p>
        </w:tc>
        <w:tc>
          <w:tcPr>
            <w:tcW w:w="2546" w:type="dxa"/>
            <w:vAlign w:val="center"/>
          </w:tcPr>
          <w:p w14:paraId="4722F2BF"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22C76A45" w14:textId="77777777" w:rsidR="009339D8" w:rsidRPr="0064052E" w:rsidRDefault="009339D8" w:rsidP="00492CB0">
            <w:pPr>
              <w:rPr>
                <w:sz w:val="24"/>
                <w:szCs w:val="24"/>
              </w:rPr>
            </w:pPr>
            <w:r w:rsidRPr="0064052E">
              <w:rPr>
                <w:sz w:val="24"/>
                <w:szCs w:val="24"/>
              </w:rPr>
              <w:t>Oxyopidae</w:t>
            </w:r>
          </w:p>
        </w:tc>
      </w:tr>
      <w:tr w:rsidR="009339D8" w:rsidRPr="0064052E" w14:paraId="3DCA066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0C42924" w14:textId="77777777" w:rsidR="009339D8" w:rsidRPr="0064052E" w:rsidRDefault="009339D8" w:rsidP="00492CB0">
            <w:pPr>
              <w:rPr>
                <w:sz w:val="24"/>
                <w:szCs w:val="24"/>
              </w:rPr>
            </w:pPr>
          </w:p>
        </w:tc>
        <w:tc>
          <w:tcPr>
            <w:tcW w:w="2546" w:type="dxa"/>
            <w:vAlign w:val="center"/>
          </w:tcPr>
          <w:p w14:paraId="006AEECC"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2157BBBD" w14:textId="77777777" w:rsidR="009339D8" w:rsidRPr="0064052E" w:rsidRDefault="009339D8" w:rsidP="00492CB0">
            <w:pPr>
              <w:rPr>
                <w:sz w:val="24"/>
                <w:szCs w:val="24"/>
              </w:rPr>
            </w:pPr>
            <w:r w:rsidRPr="0064052E">
              <w:rPr>
                <w:sz w:val="24"/>
                <w:szCs w:val="24"/>
              </w:rPr>
              <w:t>Tetragnathidae</w:t>
            </w:r>
          </w:p>
        </w:tc>
      </w:tr>
      <w:tr w:rsidR="009339D8" w:rsidRPr="0064052E" w14:paraId="1DE10CA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A648C94" w14:textId="77777777" w:rsidR="009339D8" w:rsidRPr="0064052E" w:rsidRDefault="009339D8" w:rsidP="00492CB0">
            <w:pPr>
              <w:rPr>
                <w:sz w:val="24"/>
                <w:szCs w:val="24"/>
              </w:rPr>
            </w:pPr>
          </w:p>
        </w:tc>
        <w:tc>
          <w:tcPr>
            <w:tcW w:w="2546" w:type="dxa"/>
            <w:vAlign w:val="center"/>
          </w:tcPr>
          <w:p w14:paraId="4E71BBD1" w14:textId="77777777"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14:paraId="7C3F27A6" w14:textId="77777777" w:rsidR="009339D8" w:rsidRPr="0064052E" w:rsidRDefault="009339D8" w:rsidP="00492CB0">
            <w:pPr>
              <w:rPr>
                <w:sz w:val="24"/>
                <w:szCs w:val="24"/>
              </w:rPr>
            </w:pPr>
            <w:r w:rsidRPr="0064052E">
              <w:rPr>
                <w:sz w:val="24"/>
                <w:szCs w:val="24"/>
              </w:rPr>
              <w:t>Thomisidae</w:t>
            </w:r>
          </w:p>
        </w:tc>
      </w:tr>
      <w:tr w:rsidR="009339D8" w:rsidRPr="0064052E" w14:paraId="5BF540C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DAE6A1B" w14:textId="77777777" w:rsidR="009339D8" w:rsidRPr="0064052E" w:rsidRDefault="009339D8" w:rsidP="00492CB0">
            <w:pPr>
              <w:rPr>
                <w:sz w:val="24"/>
                <w:szCs w:val="24"/>
              </w:rPr>
            </w:pPr>
          </w:p>
        </w:tc>
        <w:tc>
          <w:tcPr>
            <w:tcW w:w="2546" w:type="dxa"/>
            <w:vAlign w:val="center"/>
          </w:tcPr>
          <w:p w14:paraId="0729840D" w14:textId="77777777"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14:paraId="5EBB8BF6" w14:textId="77777777" w:rsidR="009339D8" w:rsidRPr="0064052E" w:rsidRDefault="009339D8" w:rsidP="00492CB0">
            <w:pPr>
              <w:rPr>
                <w:sz w:val="24"/>
                <w:szCs w:val="24"/>
              </w:rPr>
            </w:pPr>
            <w:r w:rsidRPr="0064052E">
              <w:rPr>
                <w:sz w:val="24"/>
                <w:szCs w:val="24"/>
              </w:rPr>
              <w:t>Coccinellidae</w:t>
            </w:r>
          </w:p>
        </w:tc>
      </w:tr>
      <w:tr w:rsidR="009339D8" w:rsidRPr="0064052E" w14:paraId="5C0B81FF"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AC2AEB0" w14:textId="77777777"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14:paraId="49B49012"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2F07DF3A" w14:textId="77777777" w:rsidR="009339D8" w:rsidRPr="0064052E" w:rsidRDefault="009339D8" w:rsidP="00492CB0">
            <w:pPr>
              <w:rPr>
                <w:sz w:val="24"/>
                <w:szCs w:val="24"/>
              </w:rPr>
            </w:pPr>
            <w:r w:rsidRPr="0064052E">
              <w:rPr>
                <w:sz w:val="24"/>
                <w:szCs w:val="24"/>
              </w:rPr>
              <w:t>Alydidae/</w:t>
            </w:r>
            <w:r w:rsidRPr="0064052E">
              <w:rPr>
                <w:i/>
                <w:sz w:val="24"/>
                <w:szCs w:val="24"/>
              </w:rPr>
              <w:t>Leptocorisa</w:t>
            </w:r>
          </w:p>
        </w:tc>
      </w:tr>
      <w:tr w:rsidR="009339D8" w:rsidRPr="0064052E" w14:paraId="5796254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086E9E1" w14:textId="77777777" w:rsidR="009339D8" w:rsidRPr="0064052E" w:rsidRDefault="009339D8" w:rsidP="00492CB0">
            <w:pPr>
              <w:rPr>
                <w:sz w:val="24"/>
                <w:szCs w:val="24"/>
              </w:rPr>
            </w:pPr>
          </w:p>
        </w:tc>
        <w:tc>
          <w:tcPr>
            <w:tcW w:w="2546" w:type="dxa"/>
            <w:vAlign w:val="center"/>
          </w:tcPr>
          <w:p w14:paraId="12C73934"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7FEA38E8" w14:textId="77777777" w:rsidR="009339D8" w:rsidRPr="0064052E" w:rsidRDefault="009339D8" w:rsidP="00492CB0">
            <w:pPr>
              <w:rPr>
                <w:sz w:val="24"/>
                <w:szCs w:val="24"/>
              </w:rPr>
            </w:pPr>
            <w:r w:rsidRPr="0064052E">
              <w:rPr>
                <w:sz w:val="24"/>
                <w:szCs w:val="24"/>
              </w:rPr>
              <w:t>Cicadellidae/</w:t>
            </w:r>
            <w:r w:rsidRPr="0064052E">
              <w:rPr>
                <w:i/>
                <w:sz w:val="24"/>
                <w:szCs w:val="24"/>
              </w:rPr>
              <w:t>Nephotettix</w:t>
            </w:r>
          </w:p>
        </w:tc>
      </w:tr>
      <w:tr w:rsidR="009339D8" w:rsidRPr="0064052E" w14:paraId="7C59E21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61FE397" w14:textId="77777777" w:rsidR="009339D8" w:rsidRPr="0064052E" w:rsidRDefault="009339D8" w:rsidP="00492CB0">
            <w:pPr>
              <w:rPr>
                <w:sz w:val="24"/>
                <w:szCs w:val="24"/>
              </w:rPr>
            </w:pPr>
          </w:p>
        </w:tc>
        <w:tc>
          <w:tcPr>
            <w:tcW w:w="2546" w:type="dxa"/>
            <w:vAlign w:val="center"/>
          </w:tcPr>
          <w:p w14:paraId="006ADB72"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1E7151C0" w14:textId="77777777" w:rsidR="009339D8" w:rsidRPr="0064052E" w:rsidRDefault="009339D8" w:rsidP="00492CB0">
            <w:pPr>
              <w:rPr>
                <w:sz w:val="24"/>
                <w:szCs w:val="24"/>
              </w:rPr>
            </w:pPr>
            <w:r w:rsidRPr="0064052E">
              <w:rPr>
                <w:sz w:val="24"/>
                <w:szCs w:val="24"/>
              </w:rPr>
              <w:t>Delphacidae/</w:t>
            </w:r>
            <w:r w:rsidRPr="0064052E">
              <w:rPr>
                <w:i/>
                <w:sz w:val="24"/>
                <w:szCs w:val="24"/>
              </w:rPr>
              <w:t>Nilaparvata</w:t>
            </w:r>
          </w:p>
        </w:tc>
      </w:tr>
      <w:tr w:rsidR="009339D8" w:rsidRPr="0064052E" w14:paraId="18B80AB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F44035C" w14:textId="77777777" w:rsidR="009339D8" w:rsidRPr="0064052E" w:rsidRDefault="009339D8" w:rsidP="00492CB0">
            <w:pPr>
              <w:rPr>
                <w:sz w:val="24"/>
                <w:szCs w:val="24"/>
              </w:rPr>
            </w:pPr>
          </w:p>
        </w:tc>
        <w:tc>
          <w:tcPr>
            <w:tcW w:w="2546" w:type="dxa"/>
            <w:vAlign w:val="center"/>
          </w:tcPr>
          <w:p w14:paraId="0F419EB1"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63719D9A" w14:textId="77777777" w:rsidR="009339D8" w:rsidRPr="0064052E" w:rsidRDefault="009339D8" w:rsidP="00492CB0">
            <w:pPr>
              <w:rPr>
                <w:sz w:val="24"/>
                <w:szCs w:val="24"/>
              </w:rPr>
            </w:pPr>
            <w:r w:rsidRPr="0064052E">
              <w:rPr>
                <w:sz w:val="24"/>
                <w:szCs w:val="24"/>
              </w:rPr>
              <w:t>Lygaeidae/</w:t>
            </w:r>
            <w:r w:rsidRPr="0064052E">
              <w:rPr>
                <w:i/>
                <w:sz w:val="24"/>
                <w:szCs w:val="24"/>
              </w:rPr>
              <w:t>Pachybrachius</w:t>
            </w:r>
          </w:p>
        </w:tc>
      </w:tr>
      <w:tr w:rsidR="009339D8" w:rsidRPr="0064052E" w14:paraId="4B8F6FF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77FEC4A" w14:textId="77777777" w:rsidR="009339D8" w:rsidRPr="0064052E" w:rsidRDefault="009339D8" w:rsidP="00492CB0">
            <w:pPr>
              <w:rPr>
                <w:sz w:val="24"/>
                <w:szCs w:val="24"/>
              </w:rPr>
            </w:pPr>
          </w:p>
        </w:tc>
        <w:tc>
          <w:tcPr>
            <w:tcW w:w="2546" w:type="dxa"/>
            <w:vAlign w:val="center"/>
          </w:tcPr>
          <w:p w14:paraId="3198BC9C" w14:textId="77777777"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14:paraId="4B886B76" w14:textId="77777777" w:rsidR="009339D8" w:rsidRPr="0064052E" w:rsidRDefault="009339D8" w:rsidP="00492CB0">
            <w:pPr>
              <w:rPr>
                <w:sz w:val="24"/>
                <w:szCs w:val="24"/>
              </w:rPr>
            </w:pPr>
            <w:r w:rsidRPr="0064052E">
              <w:rPr>
                <w:sz w:val="24"/>
                <w:szCs w:val="24"/>
              </w:rPr>
              <w:t>Pentatomidae/</w:t>
            </w:r>
            <w:r w:rsidRPr="0064052E">
              <w:rPr>
                <w:i/>
                <w:sz w:val="24"/>
                <w:szCs w:val="24"/>
              </w:rPr>
              <w:t>Scotinophara</w:t>
            </w:r>
          </w:p>
        </w:tc>
      </w:tr>
      <w:tr w:rsidR="009339D8" w:rsidRPr="0064052E" w14:paraId="255E570F"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8C68E33" w14:textId="77777777" w:rsidR="009339D8" w:rsidRPr="0064052E" w:rsidRDefault="009339D8" w:rsidP="00492CB0">
            <w:pPr>
              <w:rPr>
                <w:sz w:val="24"/>
                <w:szCs w:val="24"/>
              </w:rPr>
            </w:pPr>
          </w:p>
        </w:tc>
        <w:tc>
          <w:tcPr>
            <w:tcW w:w="2546" w:type="dxa"/>
            <w:vAlign w:val="center"/>
          </w:tcPr>
          <w:p w14:paraId="544A1AF6" w14:textId="77777777"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14:paraId="39F92071" w14:textId="77777777" w:rsidR="009339D8" w:rsidRPr="0064052E" w:rsidRDefault="009339D8" w:rsidP="00492CB0">
            <w:pPr>
              <w:rPr>
                <w:sz w:val="24"/>
                <w:szCs w:val="24"/>
              </w:rPr>
            </w:pPr>
            <w:r w:rsidRPr="0064052E">
              <w:rPr>
                <w:sz w:val="24"/>
                <w:szCs w:val="24"/>
              </w:rPr>
              <w:t>Hesperiidae</w:t>
            </w:r>
          </w:p>
        </w:tc>
      </w:tr>
      <w:tr w:rsidR="009339D8" w:rsidRPr="0064052E" w14:paraId="6393730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F3EA348" w14:textId="77777777" w:rsidR="009339D8" w:rsidRPr="0064052E" w:rsidRDefault="009339D8" w:rsidP="00492CB0">
            <w:pPr>
              <w:rPr>
                <w:sz w:val="24"/>
                <w:szCs w:val="24"/>
              </w:rPr>
            </w:pPr>
          </w:p>
        </w:tc>
        <w:tc>
          <w:tcPr>
            <w:tcW w:w="2546" w:type="dxa"/>
            <w:vAlign w:val="center"/>
          </w:tcPr>
          <w:p w14:paraId="110AC9EA" w14:textId="77777777"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14:paraId="65F0D7CB" w14:textId="77777777" w:rsidR="009339D8" w:rsidRPr="0064052E" w:rsidRDefault="009339D8" w:rsidP="00492CB0">
            <w:pPr>
              <w:rPr>
                <w:sz w:val="24"/>
                <w:szCs w:val="24"/>
              </w:rPr>
            </w:pPr>
            <w:r w:rsidRPr="0064052E">
              <w:rPr>
                <w:sz w:val="24"/>
                <w:szCs w:val="24"/>
              </w:rPr>
              <w:t>Pyralidae</w:t>
            </w:r>
          </w:p>
        </w:tc>
      </w:tr>
      <w:tr w:rsidR="009339D8" w:rsidRPr="0064052E" w14:paraId="03D177F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AB04C5A" w14:textId="77777777" w:rsidR="009339D8" w:rsidRPr="0064052E" w:rsidRDefault="009339D8" w:rsidP="00492CB0">
            <w:pPr>
              <w:rPr>
                <w:sz w:val="24"/>
                <w:szCs w:val="24"/>
              </w:rPr>
            </w:pPr>
          </w:p>
        </w:tc>
        <w:tc>
          <w:tcPr>
            <w:tcW w:w="2546" w:type="dxa"/>
            <w:vAlign w:val="center"/>
          </w:tcPr>
          <w:p w14:paraId="486DE1C0" w14:textId="77777777"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14:paraId="3A7A6069" w14:textId="77777777" w:rsidR="009339D8" w:rsidRPr="0064052E" w:rsidRDefault="009339D8" w:rsidP="00492CB0">
            <w:pPr>
              <w:rPr>
                <w:sz w:val="24"/>
                <w:szCs w:val="24"/>
              </w:rPr>
            </w:pPr>
            <w:r w:rsidRPr="0064052E">
              <w:rPr>
                <w:sz w:val="24"/>
                <w:szCs w:val="24"/>
              </w:rPr>
              <w:t>Pyrgomorphidae/</w:t>
            </w:r>
            <w:r w:rsidRPr="0064052E">
              <w:rPr>
                <w:i/>
                <w:sz w:val="24"/>
                <w:szCs w:val="24"/>
              </w:rPr>
              <w:t>Atractomorpha</w:t>
            </w:r>
            <w:r w:rsidRPr="0064052E">
              <w:rPr>
                <w:sz w:val="24"/>
                <w:szCs w:val="24"/>
              </w:rPr>
              <w:t xml:space="preserve"> </w:t>
            </w:r>
          </w:p>
        </w:tc>
      </w:tr>
      <w:tr w:rsidR="009339D8" w:rsidRPr="0064052E" w14:paraId="0EA3E50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5F2D2DC" w14:textId="77777777"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14:paraId="1F8FFCE5" w14:textId="77777777"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14:paraId="71E58ECB" w14:textId="77777777" w:rsidR="009339D8" w:rsidRPr="0064052E" w:rsidRDefault="009339D8" w:rsidP="00492CB0">
            <w:pPr>
              <w:rPr>
                <w:sz w:val="24"/>
                <w:szCs w:val="24"/>
              </w:rPr>
            </w:pPr>
            <w:r w:rsidRPr="0064052E">
              <w:rPr>
                <w:sz w:val="24"/>
                <w:szCs w:val="24"/>
              </w:rPr>
              <w:t>Chrysomelidae</w:t>
            </w:r>
          </w:p>
        </w:tc>
      </w:tr>
      <w:tr w:rsidR="009339D8" w:rsidRPr="0064052E" w14:paraId="15AA3ED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0960AF2" w14:textId="77777777" w:rsidR="009339D8" w:rsidRPr="0064052E" w:rsidRDefault="009339D8" w:rsidP="00492CB0">
            <w:pPr>
              <w:rPr>
                <w:sz w:val="24"/>
                <w:szCs w:val="24"/>
              </w:rPr>
            </w:pPr>
          </w:p>
        </w:tc>
        <w:tc>
          <w:tcPr>
            <w:tcW w:w="2546" w:type="dxa"/>
            <w:vAlign w:val="center"/>
          </w:tcPr>
          <w:p w14:paraId="572EB1BE" w14:textId="77777777"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14:paraId="356598F8" w14:textId="77777777" w:rsidR="009339D8" w:rsidRPr="0064052E" w:rsidRDefault="009339D8" w:rsidP="00492CB0">
            <w:pPr>
              <w:rPr>
                <w:sz w:val="24"/>
                <w:szCs w:val="24"/>
              </w:rPr>
            </w:pPr>
            <w:r w:rsidRPr="0064052E">
              <w:rPr>
                <w:sz w:val="24"/>
                <w:szCs w:val="24"/>
              </w:rPr>
              <w:t>Acrididae</w:t>
            </w:r>
          </w:p>
        </w:tc>
      </w:tr>
      <w:tr w:rsidR="009339D8" w:rsidRPr="0064052E" w14:paraId="2E4D353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F3A2C74" w14:textId="77777777"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14:paraId="35C83043"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5BF0572D" w14:textId="77777777" w:rsidR="009339D8" w:rsidRPr="0064052E" w:rsidRDefault="009339D8" w:rsidP="00492CB0">
            <w:pPr>
              <w:rPr>
                <w:sz w:val="24"/>
                <w:szCs w:val="24"/>
              </w:rPr>
            </w:pPr>
            <w:r w:rsidRPr="0064052E">
              <w:rPr>
                <w:sz w:val="24"/>
                <w:szCs w:val="24"/>
              </w:rPr>
              <w:t>Chironomidae</w:t>
            </w:r>
          </w:p>
        </w:tc>
      </w:tr>
      <w:tr w:rsidR="009339D8" w:rsidRPr="0064052E" w14:paraId="2DEA1FE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2FF269E" w14:textId="77777777" w:rsidR="009339D8" w:rsidRPr="0064052E" w:rsidRDefault="009339D8" w:rsidP="00492CB0">
            <w:pPr>
              <w:rPr>
                <w:sz w:val="24"/>
                <w:szCs w:val="24"/>
              </w:rPr>
            </w:pPr>
          </w:p>
        </w:tc>
        <w:tc>
          <w:tcPr>
            <w:tcW w:w="2546" w:type="dxa"/>
            <w:vAlign w:val="center"/>
          </w:tcPr>
          <w:p w14:paraId="7179589B"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57493103" w14:textId="77777777" w:rsidR="009339D8" w:rsidRPr="0064052E" w:rsidRDefault="009339D8" w:rsidP="00492CB0">
            <w:pPr>
              <w:rPr>
                <w:sz w:val="24"/>
                <w:szCs w:val="24"/>
              </w:rPr>
            </w:pPr>
            <w:r w:rsidRPr="0064052E">
              <w:rPr>
                <w:sz w:val="24"/>
                <w:szCs w:val="24"/>
              </w:rPr>
              <w:t>Chloropidae</w:t>
            </w:r>
          </w:p>
        </w:tc>
      </w:tr>
      <w:tr w:rsidR="009339D8" w:rsidRPr="0064052E" w14:paraId="63E5898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9D786CA" w14:textId="77777777" w:rsidR="009339D8" w:rsidRPr="0064052E" w:rsidRDefault="009339D8" w:rsidP="00492CB0">
            <w:pPr>
              <w:rPr>
                <w:sz w:val="24"/>
                <w:szCs w:val="24"/>
              </w:rPr>
            </w:pPr>
          </w:p>
        </w:tc>
        <w:tc>
          <w:tcPr>
            <w:tcW w:w="2546" w:type="dxa"/>
            <w:vAlign w:val="center"/>
          </w:tcPr>
          <w:p w14:paraId="2C5AB5FF"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2F04BD79" w14:textId="77777777" w:rsidR="009339D8" w:rsidRPr="0064052E" w:rsidRDefault="009339D8" w:rsidP="00492CB0">
            <w:pPr>
              <w:rPr>
                <w:sz w:val="24"/>
                <w:szCs w:val="24"/>
              </w:rPr>
            </w:pPr>
            <w:r w:rsidRPr="0064052E">
              <w:rPr>
                <w:sz w:val="24"/>
                <w:szCs w:val="24"/>
              </w:rPr>
              <w:t>Ephydridae</w:t>
            </w:r>
          </w:p>
        </w:tc>
      </w:tr>
      <w:tr w:rsidR="009339D8" w:rsidRPr="0064052E" w14:paraId="46EE92E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7D9A6DA" w14:textId="77777777" w:rsidR="009339D8" w:rsidRPr="0064052E" w:rsidRDefault="009339D8" w:rsidP="00492CB0">
            <w:pPr>
              <w:rPr>
                <w:sz w:val="24"/>
                <w:szCs w:val="24"/>
              </w:rPr>
            </w:pPr>
          </w:p>
        </w:tc>
        <w:tc>
          <w:tcPr>
            <w:tcW w:w="2546" w:type="dxa"/>
            <w:vAlign w:val="center"/>
          </w:tcPr>
          <w:p w14:paraId="73E2FCD7"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660AC9DA" w14:textId="77777777" w:rsidR="009339D8" w:rsidRPr="0064052E" w:rsidRDefault="009339D8" w:rsidP="00492CB0">
            <w:pPr>
              <w:rPr>
                <w:sz w:val="24"/>
                <w:szCs w:val="24"/>
              </w:rPr>
            </w:pPr>
            <w:r w:rsidRPr="0064052E">
              <w:rPr>
                <w:sz w:val="24"/>
                <w:szCs w:val="24"/>
              </w:rPr>
              <w:t>Muscidae</w:t>
            </w:r>
          </w:p>
        </w:tc>
      </w:tr>
      <w:tr w:rsidR="009339D8" w:rsidRPr="0064052E" w14:paraId="2E5FE49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9857DAE" w14:textId="77777777" w:rsidR="009339D8" w:rsidRPr="0064052E" w:rsidRDefault="009339D8" w:rsidP="00492CB0">
            <w:pPr>
              <w:rPr>
                <w:sz w:val="24"/>
                <w:szCs w:val="24"/>
              </w:rPr>
            </w:pPr>
          </w:p>
        </w:tc>
        <w:tc>
          <w:tcPr>
            <w:tcW w:w="2546" w:type="dxa"/>
            <w:vAlign w:val="center"/>
          </w:tcPr>
          <w:p w14:paraId="2133620A"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4B44EDB4" w14:textId="77777777" w:rsidR="009339D8" w:rsidRPr="0064052E" w:rsidRDefault="009339D8" w:rsidP="00492CB0">
            <w:pPr>
              <w:rPr>
                <w:sz w:val="24"/>
                <w:szCs w:val="24"/>
              </w:rPr>
            </w:pPr>
            <w:r w:rsidRPr="0064052E">
              <w:rPr>
                <w:sz w:val="24"/>
                <w:szCs w:val="24"/>
              </w:rPr>
              <w:t>Sciomyzidae</w:t>
            </w:r>
          </w:p>
        </w:tc>
      </w:tr>
      <w:tr w:rsidR="009339D8" w:rsidRPr="0064052E" w14:paraId="1D7A183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FD1324C" w14:textId="77777777" w:rsidR="009339D8" w:rsidRPr="0064052E" w:rsidRDefault="009339D8" w:rsidP="00492CB0">
            <w:pPr>
              <w:rPr>
                <w:sz w:val="24"/>
                <w:szCs w:val="24"/>
              </w:rPr>
            </w:pPr>
          </w:p>
        </w:tc>
        <w:tc>
          <w:tcPr>
            <w:tcW w:w="2546" w:type="dxa"/>
            <w:vAlign w:val="center"/>
          </w:tcPr>
          <w:p w14:paraId="0783655B" w14:textId="77777777" w:rsidR="009339D8" w:rsidRPr="0064052E" w:rsidRDefault="009339D8" w:rsidP="00492CB0">
            <w:pPr>
              <w:ind w:left="141"/>
              <w:rPr>
                <w:sz w:val="24"/>
                <w:szCs w:val="24"/>
              </w:rPr>
            </w:pPr>
            <w:r w:rsidRPr="0064052E">
              <w:rPr>
                <w:sz w:val="24"/>
                <w:szCs w:val="24"/>
              </w:rPr>
              <w:t>Diptera</w:t>
            </w:r>
          </w:p>
        </w:tc>
        <w:tc>
          <w:tcPr>
            <w:tcW w:w="3854" w:type="dxa"/>
            <w:shd w:val="clear" w:color="auto" w:fill="auto"/>
            <w:tcMar>
              <w:top w:w="80" w:type="dxa"/>
              <w:left w:w="80" w:type="dxa"/>
              <w:bottom w:w="80" w:type="dxa"/>
              <w:right w:w="80" w:type="dxa"/>
            </w:tcMar>
            <w:vAlign w:val="center"/>
          </w:tcPr>
          <w:p w14:paraId="56D3FC12" w14:textId="77777777" w:rsidR="009339D8" w:rsidRPr="0064052E" w:rsidRDefault="009339D8" w:rsidP="00492CB0">
            <w:pPr>
              <w:rPr>
                <w:sz w:val="24"/>
                <w:szCs w:val="24"/>
              </w:rPr>
            </w:pPr>
            <w:r w:rsidRPr="0064052E">
              <w:rPr>
                <w:sz w:val="24"/>
                <w:szCs w:val="24"/>
              </w:rPr>
              <w:t>Stratiomyidae</w:t>
            </w:r>
          </w:p>
        </w:tc>
      </w:tr>
      <w:tr w:rsidR="009339D8" w:rsidRPr="0064052E" w14:paraId="18326E0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000532B" w14:textId="77777777" w:rsidR="009339D8" w:rsidRPr="0064052E" w:rsidRDefault="009339D8" w:rsidP="00492CB0">
            <w:pPr>
              <w:rPr>
                <w:sz w:val="24"/>
                <w:szCs w:val="24"/>
              </w:rPr>
            </w:pPr>
          </w:p>
        </w:tc>
        <w:tc>
          <w:tcPr>
            <w:tcW w:w="2546" w:type="dxa"/>
            <w:vAlign w:val="center"/>
          </w:tcPr>
          <w:p w14:paraId="57837A40" w14:textId="77777777"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14:paraId="69F5DD29" w14:textId="77777777" w:rsidR="009339D8" w:rsidRPr="0064052E" w:rsidRDefault="009339D8" w:rsidP="00492CB0">
            <w:pPr>
              <w:rPr>
                <w:sz w:val="24"/>
                <w:szCs w:val="24"/>
              </w:rPr>
            </w:pPr>
            <w:r w:rsidRPr="0064052E">
              <w:rPr>
                <w:sz w:val="24"/>
                <w:szCs w:val="24"/>
              </w:rPr>
              <w:t>Tetrigidae</w:t>
            </w:r>
          </w:p>
        </w:tc>
      </w:tr>
    </w:tbl>
    <w:p w14:paraId="61B3A6E2" w14:textId="77777777" w:rsidR="008D38D9" w:rsidRDefault="008D38D9" w:rsidP="007E1A3C">
      <w:pPr>
        <w:spacing w:line="480" w:lineRule="auto"/>
        <w:rPr>
          <w:bCs/>
          <w:color w:val="FF0000"/>
        </w:rPr>
      </w:pPr>
    </w:p>
    <w:p w14:paraId="4416099D" w14:textId="77777777"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2429"/>
        <w:gridCol w:w="2546"/>
        <w:gridCol w:w="3854"/>
      </w:tblGrid>
      <w:tr w:rsidR="008D38D9" w:rsidRPr="00812F85" w14:paraId="261C5889" w14:textId="77777777"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7B99E3" w14:textId="77777777"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14:paraId="4CCB68BD" w14:textId="77777777"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27DFB3E" w14:textId="77777777" w:rsidR="008D38D9" w:rsidRPr="00930047" w:rsidRDefault="008D38D9" w:rsidP="00492CB0">
            <w:pPr>
              <w:rPr>
                <w:sz w:val="24"/>
                <w:szCs w:val="24"/>
              </w:rPr>
            </w:pPr>
            <w:r w:rsidRPr="00930047">
              <w:rPr>
                <w:sz w:val="24"/>
                <w:szCs w:val="24"/>
              </w:rPr>
              <w:t>Family/Genus</w:t>
            </w:r>
          </w:p>
        </w:tc>
      </w:tr>
      <w:tr w:rsidR="009339D8" w:rsidRPr="00812F85" w14:paraId="3E78D516" w14:textId="77777777"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14:paraId="287D3F89" w14:textId="77777777"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14:paraId="67FB3459" w14:textId="77777777"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14:paraId="2B142269" w14:textId="77777777" w:rsidR="009339D8" w:rsidRPr="00930047" w:rsidRDefault="009339D8" w:rsidP="00492CB0">
            <w:pPr>
              <w:rPr>
                <w:sz w:val="24"/>
                <w:szCs w:val="24"/>
              </w:rPr>
            </w:pPr>
            <w:r w:rsidRPr="00930047">
              <w:rPr>
                <w:sz w:val="24"/>
                <w:szCs w:val="24"/>
              </w:rPr>
              <w:t>Araneidae</w:t>
            </w:r>
          </w:p>
        </w:tc>
      </w:tr>
      <w:tr w:rsidR="009339D8" w:rsidRPr="00812F85" w14:paraId="1B9099F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C9376A6" w14:textId="77777777" w:rsidR="009339D8" w:rsidRPr="00930047" w:rsidRDefault="009339D8" w:rsidP="00492CB0">
            <w:pPr>
              <w:rPr>
                <w:sz w:val="24"/>
                <w:szCs w:val="24"/>
              </w:rPr>
            </w:pPr>
          </w:p>
        </w:tc>
        <w:tc>
          <w:tcPr>
            <w:tcW w:w="2546" w:type="dxa"/>
            <w:vAlign w:val="center"/>
          </w:tcPr>
          <w:p w14:paraId="003B86FD"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06B652BC" w14:textId="77777777" w:rsidR="009339D8" w:rsidRPr="00930047" w:rsidRDefault="009339D8" w:rsidP="00492CB0">
            <w:pPr>
              <w:rPr>
                <w:sz w:val="24"/>
                <w:szCs w:val="24"/>
              </w:rPr>
            </w:pPr>
            <w:r w:rsidRPr="00930047">
              <w:rPr>
                <w:sz w:val="24"/>
                <w:szCs w:val="24"/>
              </w:rPr>
              <w:t>Clubionidae</w:t>
            </w:r>
          </w:p>
        </w:tc>
      </w:tr>
      <w:tr w:rsidR="009339D8" w:rsidRPr="00812F85" w14:paraId="41877AA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56F6C45" w14:textId="77777777" w:rsidR="009339D8" w:rsidRPr="00930047" w:rsidRDefault="009339D8" w:rsidP="00492CB0">
            <w:pPr>
              <w:rPr>
                <w:sz w:val="24"/>
                <w:szCs w:val="24"/>
              </w:rPr>
            </w:pPr>
          </w:p>
        </w:tc>
        <w:tc>
          <w:tcPr>
            <w:tcW w:w="2546" w:type="dxa"/>
            <w:vAlign w:val="center"/>
          </w:tcPr>
          <w:p w14:paraId="6E994B99"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09F61B71" w14:textId="77777777" w:rsidR="009339D8" w:rsidRPr="00930047" w:rsidRDefault="009339D8" w:rsidP="00492CB0">
            <w:pPr>
              <w:rPr>
                <w:sz w:val="24"/>
                <w:szCs w:val="24"/>
              </w:rPr>
            </w:pPr>
            <w:r w:rsidRPr="00930047">
              <w:rPr>
                <w:sz w:val="24"/>
                <w:szCs w:val="24"/>
              </w:rPr>
              <w:t>Oxyopidae</w:t>
            </w:r>
          </w:p>
        </w:tc>
      </w:tr>
      <w:tr w:rsidR="009339D8" w:rsidRPr="00812F85" w14:paraId="639BF1E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579C9F1" w14:textId="77777777" w:rsidR="009339D8" w:rsidRPr="00930047" w:rsidRDefault="009339D8" w:rsidP="00492CB0">
            <w:pPr>
              <w:rPr>
                <w:sz w:val="24"/>
                <w:szCs w:val="24"/>
              </w:rPr>
            </w:pPr>
          </w:p>
        </w:tc>
        <w:tc>
          <w:tcPr>
            <w:tcW w:w="2546" w:type="dxa"/>
            <w:vAlign w:val="center"/>
          </w:tcPr>
          <w:p w14:paraId="2C44D188"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672723F9" w14:textId="77777777" w:rsidR="009339D8" w:rsidRPr="00930047" w:rsidRDefault="009339D8" w:rsidP="00492CB0">
            <w:pPr>
              <w:rPr>
                <w:sz w:val="24"/>
                <w:szCs w:val="24"/>
              </w:rPr>
            </w:pPr>
            <w:r w:rsidRPr="00930047">
              <w:rPr>
                <w:sz w:val="24"/>
                <w:szCs w:val="24"/>
              </w:rPr>
              <w:t>Tetragnathidae</w:t>
            </w:r>
          </w:p>
        </w:tc>
      </w:tr>
      <w:tr w:rsidR="009339D8" w:rsidRPr="00812F85" w14:paraId="593A7588"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09D1591" w14:textId="77777777" w:rsidR="009339D8" w:rsidRPr="00930047" w:rsidRDefault="009339D8" w:rsidP="00492CB0">
            <w:pPr>
              <w:rPr>
                <w:sz w:val="24"/>
                <w:szCs w:val="24"/>
              </w:rPr>
            </w:pPr>
          </w:p>
        </w:tc>
        <w:tc>
          <w:tcPr>
            <w:tcW w:w="2546" w:type="dxa"/>
            <w:vAlign w:val="center"/>
          </w:tcPr>
          <w:p w14:paraId="55516146" w14:textId="77777777"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14:paraId="2E0D8F2D" w14:textId="77777777" w:rsidR="009339D8" w:rsidRPr="00930047" w:rsidRDefault="009339D8" w:rsidP="00492CB0">
            <w:pPr>
              <w:rPr>
                <w:sz w:val="24"/>
                <w:szCs w:val="24"/>
              </w:rPr>
            </w:pPr>
            <w:r w:rsidRPr="00930047">
              <w:rPr>
                <w:sz w:val="24"/>
                <w:szCs w:val="24"/>
              </w:rPr>
              <w:t>Thomisidae</w:t>
            </w:r>
          </w:p>
        </w:tc>
      </w:tr>
      <w:tr w:rsidR="009339D8" w:rsidRPr="00812F85" w14:paraId="098D1F40"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2BBC77C" w14:textId="77777777" w:rsidR="009339D8" w:rsidRPr="00930047" w:rsidRDefault="009339D8" w:rsidP="00492CB0">
            <w:pPr>
              <w:rPr>
                <w:sz w:val="24"/>
                <w:szCs w:val="24"/>
              </w:rPr>
            </w:pPr>
          </w:p>
        </w:tc>
        <w:tc>
          <w:tcPr>
            <w:tcW w:w="2546" w:type="dxa"/>
            <w:vAlign w:val="center"/>
          </w:tcPr>
          <w:p w14:paraId="68E0BB28" w14:textId="77777777"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14:paraId="1078E8F1" w14:textId="77777777" w:rsidR="009339D8" w:rsidRPr="00930047" w:rsidRDefault="009339D8" w:rsidP="00492CB0">
            <w:pPr>
              <w:rPr>
                <w:sz w:val="24"/>
                <w:szCs w:val="24"/>
              </w:rPr>
            </w:pPr>
            <w:r w:rsidRPr="00930047">
              <w:rPr>
                <w:sz w:val="24"/>
                <w:szCs w:val="24"/>
              </w:rPr>
              <w:t>Coccinellidae</w:t>
            </w:r>
          </w:p>
        </w:tc>
      </w:tr>
      <w:tr w:rsidR="009339D8" w:rsidRPr="00812F85" w14:paraId="241D620B" w14:textId="77777777" w:rsidTr="00DA5916">
        <w:trPr>
          <w:trHeight w:hRule="exact" w:val="369"/>
          <w:jc w:val="center"/>
        </w:trPr>
        <w:tc>
          <w:tcPr>
            <w:tcW w:w="2429" w:type="dxa"/>
            <w:shd w:val="clear" w:color="auto" w:fill="auto"/>
            <w:tcMar>
              <w:top w:w="80" w:type="dxa"/>
              <w:left w:w="80" w:type="dxa"/>
              <w:bottom w:w="80" w:type="dxa"/>
              <w:right w:w="80" w:type="dxa"/>
            </w:tcMar>
            <w:vAlign w:val="center"/>
          </w:tcPr>
          <w:p w14:paraId="05F4887C" w14:textId="77777777"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14:paraId="1124B34C" w14:textId="77777777" w:rsidR="009339D8" w:rsidRPr="00930047" w:rsidRDefault="009339D8">
            <w:pPr>
              <w:rPr>
                <w:sz w:val="24"/>
              </w:rPr>
            </w:pPr>
            <w:r>
              <w:rPr>
                <w:rFonts w:hint="eastAsia"/>
                <w:sz w:val="24"/>
              </w:rPr>
              <w:t xml:space="preserve">  </w:t>
            </w:r>
            <w:r w:rsidRPr="00930047">
              <w:rPr>
                <w:sz w:val="24"/>
              </w:rPr>
              <w:t>Diptera</w:t>
            </w:r>
          </w:p>
        </w:tc>
        <w:tc>
          <w:tcPr>
            <w:tcW w:w="3854" w:type="dxa"/>
            <w:shd w:val="clear" w:color="auto" w:fill="auto"/>
            <w:tcMar>
              <w:top w:w="80" w:type="dxa"/>
              <w:left w:w="80" w:type="dxa"/>
              <w:bottom w:w="80" w:type="dxa"/>
              <w:right w:w="80" w:type="dxa"/>
            </w:tcMar>
          </w:tcPr>
          <w:p w14:paraId="47FF3191" w14:textId="77777777" w:rsidR="009339D8" w:rsidRPr="00930047" w:rsidRDefault="009339D8">
            <w:pPr>
              <w:rPr>
                <w:sz w:val="24"/>
              </w:rPr>
            </w:pPr>
            <w:r w:rsidRPr="00930047">
              <w:rPr>
                <w:sz w:val="24"/>
              </w:rPr>
              <w:t>Agromyzidae</w:t>
            </w:r>
          </w:p>
        </w:tc>
      </w:tr>
      <w:tr w:rsidR="009339D8" w:rsidRPr="00812F85" w14:paraId="6F72EB0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646F5B9" w14:textId="77777777" w:rsidR="009339D8" w:rsidRPr="00930047" w:rsidRDefault="009339D8" w:rsidP="00492CB0">
            <w:pPr>
              <w:rPr>
                <w:sz w:val="24"/>
                <w:szCs w:val="24"/>
              </w:rPr>
            </w:pPr>
          </w:p>
        </w:tc>
        <w:tc>
          <w:tcPr>
            <w:tcW w:w="2546" w:type="dxa"/>
            <w:vAlign w:val="center"/>
          </w:tcPr>
          <w:p w14:paraId="3B4D76C0"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25D17499" w14:textId="77777777" w:rsidR="009339D8" w:rsidRPr="00930047" w:rsidRDefault="009339D8" w:rsidP="00492CB0">
            <w:pPr>
              <w:rPr>
                <w:sz w:val="24"/>
                <w:szCs w:val="24"/>
              </w:rPr>
            </w:pPr>
            <w:r w:rsidRPr="00930047">
              <w:rPr>
                <w:sz w:val="24"/>
                <w:szCs w:val="24"/>
              </w:rPr>
              <w:t>Alydidae/</w:t>
            </w:r>
            <w:r w:rsidRPr="00930047">
              <w:rPr>
                <w:i/>
                <w:sz w:val="24"/>
                <w:szCs w:val="24"/>
              </w:rPr>
              <w:t>Leptocorisa</w:t>
            </w:r>
          </w:p>
        </w:tc>
      </w:tr>
      <w:tr w:rsidR="009339D8" w:rsidRPr="00812F85" w14:paraId="6A812AE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6B0008E" w14:textId="77777777" w:rsidR="009339D8" w:rsidRPr="00930047" w:rsidRDefault="009339D8" w:rsidP="00492CB0">
            <w:pPr>
              <w:rPr>
                <w:sz w:val="24"/>
                <w:szCs w:val="24"/>
              </w:rPr>
            </w:pPr>
          </w:p>
        </w:tc>
        <w:tc>
          <w:tcPr>
            <w:tcW w:w="2546" w:type="dxa"/>
            <w:vAlign w:val="center"/>
          </w:tcPr>
          <w:p w14:paraId="49120F4B"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54E18391" w14:textId="77777777" w:rsidR="009339D8" w:rsidRPr="00930047" w:rsidRDefault="009339D8" w:rsidP="00492CB0">
            <w:pPr>
              <w:rPr>
                <w:sz w:val="24"/>
                <w:szCs w:val="24"/>
              </w:rPr>
            </w:pPr>
            <w:r w:rsidRPr="00930047">
              <w:rPr>
                <w:sz w:val="24"/>
                <w:szCs w:val="24"/>
              </w:rPr>
              <w:t>Cicadellidae/</w:t>
            </w:r>
            <w:r w:rsidRPr="00930047">
              <w:rPr>
                <w:i/>
                <w:sz w:val="24"/>
                <w:szCs w:val="24"/>
              </w:rPr>
              <w:t>Nephotettix</w:t>
            </w:r>
          </w:p>
        </w:tc>
      </w:tr>
      <w:tr w:rsidR="009339D8" w:rsidRPr="00812F85" w14:paraId="69C7167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85839A8" w14:textId="77777777" w:rsidR="009339D8" w:rsidRPr="00930047" w:rsidRDefault="009339D8" w:rsidP="00492CB0">
            <w:pPr>
              <w:rPr>
                <w:sz w:val="24"/>
                <w:szCs w:val="24"/>
              </w:rPr>
            </w:pPr>
          </w:p>
        </w:tc>
        <w:tc>
          <w:tcPr>
            <w:tcW w:w="2546" w:type="dxa"/>
            <w:vAlign w:val="center"/>
          </w:tcPr>
          <w:p w14:paraId="6BA8DC63"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481BB3A2" w14:textId="77777777" w:rsidR="009339D8" w:rsidRPr="00930047" w:rsidRDefault="009339D8" w:rsidP="00492CB0">
            <w:pPr>
              <w:rPr>
                <w:sz w:val="24"/>
                <w:szCs w:val="24"/>
              </w:rPr>
            </w:pPr>
            <w:r w:rsidRPr="00930047">
              <w:rPr>
                <w:sz w:val="24"/>
                <w:szCs w:val="24"/>
              </w:rPr>
              <w:t>Coreidae</w:t>
            </w:r>
          </w:p>
        </w:tc>
      </w:tr>
      <w:tr w:rsidR="009339D8" w:rsidRPr="00812F85" w14:paraId="0F026E5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5B560B8" w14:textId="77777777" w:rsidR="009339D8" w:rsidRPr="00930047" w:rsidRDefault="009339D8" w:rsidP="00492CB0">
            <w:pPr>
              <w:rPr>
                <w:sz w:val="24"/>
                <w:szCs w:val="24"/>
              </w:rPr>
            </w:pPr>
          </w:p>
        </w:tc>
        <w:tc>
          <w:tcPr>
            <w:tcW w:w="2546" w:type="dxa"/>
            <w:vAlign w:val="center"/>
          </w:tcPr>
          <w:p w14:paraId="6A4C40FE"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0A663B6D" w14:textId="77777777" w:rsidR="009339D8" w:rsidRPr="00930047" w:rsidRDefault="009339D8" w:rsidP="00492CB0">
            <w:pPr>
              <w:rPr>
                <w:sz w:val="24"/>
                <w:szCs w:val="24"/>
              </w:rPr>
            </w:pPr>
            <w:r w:rsidRPr="00930047">
              <w:rPr>
                <w:sz w:val="24"/>
                <w:szCs w:val="24"/>
              </w:rPr>
              <w:t>Delphacidae/</w:t>
            </w:r>
            <w:r w:rsidRPr="00930047">
              <w:rPr>
                <w:i/>
                <w:sz w:val="24"/>
                <w:szCs w:val="24"/>
              </w:rPr>
              <w:t>Nilaparvata</w:t>
            </w:r>
          </w:p>
        </w:tc>
      </w:tr>
      <w:tr w:rsidR="009339D8" w:rsidRPr="00812F85" w14:paraId="55DD7D1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6B4F9362" w14:textId="77777777" w:rsidR="009339D8" w:rsidRPr="00930047" w:rsidRDefault="009339D8" w:rsidP="00492CB0">
            <w:pPr>
              <w:rPr>
                <w:sz w:val="24"/>
                <w:szCs w:val="24"/>
              </w:rPr>
            </w:pPr>
          </w:p>
        </w:tc>
        <w:tc>
          <w:tcPr>
            <w:tcW w:w="2546" w:type="dxa"/>
            <w:vAlign w:val="center"/>
          </w:tcPr>
          <w:p w14:paraId="66D61501"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3DF0B1B0" w14:textId="77777777" w:rsidR="009339D8" w:rsidRPr="00930047" w:rsidRDefault="009339D8" w:rsidP="00492CB0">
            <w:pPr>
              <w:rPr>
                <w:sz w:val="24"/>
                <w:szCs w:val="24"/>
              </w:rPr>
            </w:pPr>
            <w:r w:rsidRPr="00930047">
              <w:rPr>
                <w:sz w:val="24"/>
                <w:szCs w:val="24"/>
              </w:rPr>
              <w:t>Lygaeidae/</w:t>
            </w:r>
            <w:r w:rsidRPr="00930047">
              <w:rPr>
                <w:i/>
                <w:sz w:val="24"/>
                <w:szCs w:val="24"/>
              </w:rPr>
              <w:t>Pachybrachius</w:t>
            </w:r>
          </w:p>
        </w:tc>
      </w:tr>
      <w:tr w:rsidR="009339D8" w:rsidRPr="00812F85" w14:paraId="68BCE18F"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D1582A6" w14:textId="77777777" w:rsidR="009339D8" w:rsidRPr="00930047" w:rsidRDefault="009339D8" w:rsidP="00492CB0">
            <w:pPr>
              <w:rPr>
                <w:sz w:val="24"/>
                <w:szCs w:val="24"/>
              </w:rPr>
            </w:pPr>
          </w:p>
        </w:tc>
        <w:tc>
          <w:tcPr>
            <w:tcW w:w="2546" w:type="dxa"/>
            <w:vAlign w:val="center"/>
          </w:tcPr>
          <w:p w14:paraId="2D41EE3A"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555CEB54" w14:textId="77777777" w:rsidR="009339D8" w:rsidRPr="00930047" w:rsidRDefault="009339D8" w:rsidP="00492CB0">
            <w:pPr>
              <w:rPr>
                <w:sz w:val="24"/>
                <w:szCs w:val="24"/>
              </w:rPr>
            </w:pPr>
            <w:r w:rsidRPr="00941DCB">
              <w:rPr>
                <w:sz w:val="24"/>
                <w:szCs w:val="24"/>
              </w:rPr>
              <w:t>Miridae</w:t>
            </w:r>
          </w:p>
        </w:tc>
      </w:tr>
      <w:tr w:rsidR="009339D8" w:rsidRPr="00812F85" w14:paraId="0573A3A9"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126284E" w14:textId="77777777" w:rsidR="009339D8" w:rsidRPr="00930047" w:rsidRDefault="009339D8" w:rsidP="00492CB0">
            <w:pPr>
              <w:rPr>
                <w:sz w:val="24"/>
                <w:szCs w:val="24"/>
              </w:rPr>
            </w:pPr>
          </w:p>
        </w:tc>
        <w:tc>
          <w:tcPr>
            <w:tcW w:w="2546" w:type="dxa"/>
            <w:vAlign w:val="center"/>
          </w:tcPr>
          <w:p w14:paraId="1FE50DC2"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314D81A7" w14:textId="77777777" w:rsidR="009339D8" w:rsidRPr="00930047" w:rsidRDefault="009339D8" w:rsidP="00492CB0">
            <w:pPr>
              <w:rPr>
                <w:sz w:val="24"/>
                <w:szCs w:val="24"/>
              </w:rPr>
            </w:pPr>
            <w:r w:rsidRPr="00930047">
              <w:rPr>
                <w:sz w:val="24"/>
                <w:szCs w:val="24"/>
              </w:rPr>
              <w:t>Pentatomidae/</w:t>
            </w:r>
            <w:r w:rsidRPr="00930047">
              <w:rPr>
                <w:i/>
                <w:sz w:val="24"/>
                <w:szCs w:val="24"/>
              </w:rPr>
              <w:t>Scotinophara</w:t>
            </w:r>
          </w:p>
        </w:tc>
      </w:tr>
      <w:tr w:rsidR="009339D8" w:rsidRPr="00812F85" w14:paraId="578F158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05A4284" w14:textId="77777777" w:rsidR="009339D8" w:rsidRPr="00930047" w:rsidRDefault="009339D8" w:rsidP="00492CB0">
            <w:pPr>
              <w:rPr>
                <w:sz w:val="24"/>
                <w:szCs w:val="24"/>
              </w:rPr>
            </w:pPr>
          </w:p>
        </w:tc>
        <w:tc>
          <w:tcPr>
            <w:tcW w:w="2546" w:type="dxa"/>
            <w:vAlign w:val="center"/>
          </w:tcPr>
          <w:p w14:paraId="61B69DAA" w14:textId="77777777"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14:paraId="35CB6930" w14:textId="77777777" w:rsidR="009339D8" w:rsidRPr="00930047" w:rsidRDefault="009339D8" w:rsidP="00492CB0">
            <w:pPr>
              <w:rPr>
                <w:sz w:val="24"/>
                <w:szCs w:val="24"/>
              </w:rPr>
            </w:pPr>
            <w:r w:rsidRPr="0029093B">
              <w:rPr>
                <w:sz w:val="24"/>
                <w:szCs w:val="24"/>
              </w:rPr>
              <w:t>Ricaniidae</w:t>
            </w:r>
          </w:p>
        </w:tc>
      </w:tr>
      <w:tr w:rsidR="009339D8" w:rsidRPr="00812F85" w14:paraId="4EBAF30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739B3A3" w14:textId="77777777" w:rsidR="009339D8" w:rsidRPr="00930047" w:rsidRDefault="009339D8" w:rsidP="00492CB0">
            <w:pPr>
              <w:rPr>
                <w:sz w:val="24"/>
                <w:szCs w:val="24"/>
              </w:rPr>
            </w:pPr>
          </w:p>
        </w:tc>
        <w:tc>
          <w:tcPr>
            <w:tcW w:w="2546" w:type="dxa"/>
            <w:vAlign w:val="center"/>
          </w:tcPr>
          <w:p w14:paraId="6BAD34A7" w14:textId="77777777"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14:paraId="6EC9CC99" w14:textId="77777777" w:rsidR="009339D8" w:rsidRPr="00930047" w:rsidRDefault="009339D8" w:rsidP="00492CB0">
            <w:pPr>
              <w:rPr>
                <w:sz w:val="24"/>
                <w:szCs w:val="24"/>
              </w:rPr>
            </w:pPr>
            <w:r w:rsidRPr="00930047">
              <w:rPr>
                <w:sz w:val="24"/>
                <w:szCs w:val="24"/>
              </w:rPr>
              <w:t>Hesperiidae</w:t>
            </w:r>
          </w:p>
        </w:tc>
      </w:tr>
      <w:tr w:rsidR="009339D8" w:rsidRPr="00812F85" w14:paraId="41E97A9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5095D14" w14:textId="77777777" w:rsidR="009339D8" w:rsidRPr="00930047" w:rsidRDefault="009339D8" w:rsidP="00492CB0">
            <w:pPr>
              <w:rPr>
                <w:sz w:val="24"/>
                <w:szCs w:val="24"/>
              </w:rPr>
            </w:pPr>
          </w:p>
        </w:tc>
        <w:tc>
          <w:tcPr>
            <w:tcW w:w="2546" w:type="dxa"/>
            <w:vAlign w:val="center"/>
          </w:tcPr>
          <w:p w14:paraId="0344C1CE" w14:textId="77777777"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14:paraId="7FCBA0EC" w14:textId="77777777" w:rsidR="009339D8" w:rsidRPr="00930047" w:rsidRDefault="009339D8" w:rsidP="00492CB0">
            <w:pPr>
              <w:rPr>
                <w:sz w:val="24"/>
                <w:szCs w:val="24"/>
              </w:rPr>
            </w:pPr>
            <w:r w:rsidRPr="00941DCB">
              <w:rPr>
                <w:sz w:val="24"/>
                <w:szCs w:val="24"/>
              </w:rPr>
              <w:t>Nymphalidae</w:t>
            </w:r>
          </w:p>
        </w:tc>
      </w:tr>
      <w:tr w:rsidR="009339D8" w:rsidRPr="00812F85" w14:paraId="652A527B"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50FEEC2" w14:textId="77777777" w:rsidR="009339D8" w:rsidRPr="00930047" w:rsidRDefault="009339D8" w:rsidP="00492CB0">
            <w:pPr>
              <w:rPr>
                <w:sz w:val="24"/>
                <w:szCs w:val="24"/>
              </w:rPr>
            </w:pPr>
          </w:p>
        </w:tc>
        <w:tc>
          <w:tcPr>
            <w:tcW w:w="2546" w:type="dxa"/>
            <w:vAlign w:val="center"/>
          </w:tcPr>
          <w:p w14:paraId="3F475966" w14:textId="77777777"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14:paraId="2F3D7E7D" w14:textId="77777777" w:rsidR="009339D8" w:rsidRPr="00930047" w:rsidRDefault="009339D8" w:rsidP="00492CB0">
            <w:pPr>
              <w:rPr>
                <w:sz w:val="24"/>
                <w:szCs w:val="24"/>
              </w:rPr>
            </w:pPr>
            <w:r w:rsidRPr="00930047">
              <w:rPr>
                <w:sz w:val="24"/>
                <w:szCs w:val="24"/>
              </w:rPr>
              <w:t>Pyralidae</w:t>
            </w:r>
          </w:p>
        </w:tc>
      </w:tr>
      <w:tr w:rsidR="009339D8" w:rsidRPr="00812F85" w14:paraId="431D1FD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3AB270E" w14:textId="77777777" w:rsidR="009339D8" w:rsidRPr="00930047" w:rsidRDefault="009339D8" w:rsidP="00492CB0">
            <w:pPr>
              <w:rPr>
                <w:sz w:val="24"/>
                <w:szCs w:val="24"/>
              </w:rPr>
            </w:pPr>
          </w:p>
        </w:tc>
        <w:tc>
          <w:tcPr>
            <w:tcW w:w="2546" w:type="dxa"/>
            <w:vAlign w:val="center"/>
          </w:tcPr>
          <w:p w14:paraId="78060CEA"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1B2A5C21" w14:textId="77777777" w:rsidR="009339D8" w:rsidRPr="00930047" w:rsidRDefault="009339D8" w:rsidP="00492CB0">
            <w:pPr>
              <w:rPr>
                <w:sz w:val="24"/>
                <w:szCs w:val="24"/>
              </w:rPr>
            </w:pPr>
            <w:r w:rsidRPr="00930047">
              <w:rPr>
                <w:sz w:val="24"/>
                <w:szCs w:val="24"/>
              </w:rPr>
              <w:t>Pyrgomorphidae/</w:t>
            </w:r>
            <w:r w:rsidRPr="00930047">
              <w:rPr>
                <w:i/>
                <w:sz w:val="24"/>
                <w:szCs w:val="24"/>
              </w:rPr>
              <w:t>Atractomorpha</w:t>
            </w:r>
            <w:r w:rsidRPr="00930047">
              <w:rPr>
                <w:sz w:val="24"/>
                <w:szCs w:val="24"/>
              </w:rPr>
              <w:t xml:space="preserve"> </w:t>
            </w:r>
          </w:p>
        </w:tc>
      </w:tr>
      <w:tr w:rsidR="009339D8" w:rsidRPr="00812F85" w14:paraId="2817F8B3"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F5BBB12" w14:textId="77777777"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14:paraId="0D248951" w14:textId="77777777"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14:paraId="4DB4B1DB" w14:textId="77777777" w:rsidR="009339D8" w:rsidRPr="00930047" w:rsidRDefault="009339D8" w:rsidP="00492CB0">
            <w:pPr>
              <w:rPr>
                <w:sz w:val="24"/>
                <w:szCs w:val="24"/>
              </w:rPr>
            </w:pPr>
            <w:r w:rsidRPr="00930047">
              <w:rPr>
                <w:sz w:val="24"/>
                <w:szCs w:val="24"/>
              </w:rPr>
              <w:t>Chrysomelidae</w:t>
            </w:r>
          </w:p>
        </w:tc>
      </w:tr>
      <w:tr w:rsidR="009339D8" w:rsidRPr="00812F85" w14:paraId="6B1A817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AACB236" w14:textId="77777777" w:rsidR="009339D8" w:rsidRPr="00930047" w:rsidRDefault="009339D8" w:rsidP="00492CB0">
            <w:pPr>
              <w:rPr>
                <w:sz w:val="24"/>
                <w:szCs w:val="24"/>
              </w:rPr>
            </w:pPr>
          </w:p>
        </w:tc>
        <w:tc>
          <w:tcPr>
            <w:tcW w:w="2546" w:type="dxa"/>
            <w:vAlign w:val="center"/>
          </w:tcPr>
          <w:p w14:paraId="0E3D8A87"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69F80667" w14:textId="77777777" w:rsidR="009339D8" w:rsidRPr="00930047" w:rsidRDefault="009339D8" w:rsidP="00492CB0">
            <w:pPr>
              <w:rPr>
                <w:sz w:val="24"/>
                <w:szCs w:val="24"/>
              </w:rPr>
            </w:pPr>
            <w:r w:rsidRPr="00930047">
              <w:rPr>
                <w:sz w:val="24"/>
                <w:szCs w:val="24"/>
              </w:rPr>
              <w:t>Acrididae</w:t>
            </w:r>
          </w:p>
        </w:tc>
      </w:tr>
      <w:tr w:rsidR="009339D8" w:rsidRPr="00812F85" w14:paraId="522D576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2E4DF0F" w14:textId="77777777"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14:paraId="514E2AF9"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3ED37B48" w14:textId="77777777" w:rsidR="009339D8" w:rsidRPr="00930047" w:rsidRDefault="009339D8" w:rsidP="00492CB0">
            <w:pPr>
              <w:rPr>
                <w:sz w:val="24"/>
                <w:szCs w:val="24"/>
              </w:rPr>
            </w:pPr>
            <w:r w:rsidRPr="00930047">
              <w:rPr>
                <w:sz w:val="24"/>
                <w:szCs w:val="24"/>
              </w:rPr>
              <w:t>Calliphoridae</w:t>
            </w:r>
          </w:p>
        </w:tc>
      </w:tr>
      <w:tr w:rsidR="009339D8" w:rsidRPr="00812F85" w14:paraId="422B4CA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307F6AAE" w14:textId="77777777" w:rsidR="009339D8" w:rsidRPr="00930047" w:rsidRDefault="009339D8" w:rsidP="00492CB0">
            <w:pPr>
              <w:rPr>
                <w:sz w:val="24"/>
                <w:szCs w:val="24"/>
              </w:rPr>
            </w:pPr>
          </w:p>
        </w:tc>
        <w:tc>
          <w:tcPr>
            <w:tcW w:w="2546" w:type="dxa"/>
            <w:vAlign w:val="center"/>
          </w:tcPr>
          <w:p w14:paraId="232C61A4"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78AA8E8A" w14:textId="77777777" w:rsidR="009339D8" w:rsidRPr="00930047" w:rsidRDefault="009339D8" w:rsidP="00492CB0">
            <w:pPr>
              <w:rPr>
                <w:sz w:val="24"/>
                <w:szCs w:val="24"/>
              </w:rPr>
            </w:pPr>
            <w:r w:rsidRPr="00930047">
              <w:rPr>
                <w:sz w:val="24"/>
                <w:szCs w:val="24"/>
              </w:rPr>
              <w:t>Chironomidae</w:t>
            </w:r>
          </w:p>
        </w:tc>
      </w:tr>
      <w:tr w:rsidR="009339D8" w:rsidRPr="00812F85" w14:paraId="3A3BB54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2287AB6" w14:textId="77777777" w:rsidR="009339D8" w:rsidRPr="00930047" w:rsidRDefault="009339D8" w:rsidP="00492CB0">
            <w:pPr>
              <w:rPr>
                <w:sz w:val="24"/>
                <w:szCs w:val="24"/>
              </w:rPr>
            </w:pPr>
          </w:p>
        </w:tc>
        <w:tc>
          <w:tcPr>
            <w:tcW w:w="2546" w:type="dxa"/>
            <w:vAlign w:val="center"/>
          </w:tcPr>
          <w:p w14:paraId="35F85C01"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13EE5B92" w14:textId="77777777" w:rsidR="009339D8" w:rsidRPr="00930047" w:rsidRDefault="009339D8" w:rsidP="00492CB0">
            <w:pPr>
              <w:rPr>
                <w:sz w:val="24"/>
                <w:szCs w:val="24"/>
              </w:rPr>
            </w:pPr>
            <w:r w:rsidRPr="00930047">
              <w:rPr>
                <w:sz w:val="24"/>
                <w:szCs w:val="24"/>
              </w:rPr>
              <w:t>Chloropidae</w:t>
            </w:r>
          </w:p>
        </w:tc>
      </w:tr>
      <w:tr w:rsidR="009339D8" w:rsidRPr="00812F85" w14:paraId="5F364BEA"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FA611FA" w14:textId="77777777" w:rsidR="009339D8" w:rsidRPr="00930047" w:rsidRDefault="009339D8" w:rsidP="00492CB0">
            <w:pPr>
              <w:rPr>
                <w:sz w:val="24"/>
                <w:szCs w:val="24"/>
              </w:rPr>
            </w:pPr>
          </w:p>
        </w:tc>
        <w:tc>
          <w:tcPr>
            <w:tcW w:w="2546" w:type="dxa"/>
            <w:vAlign w:val="center"/>
          </w:tcPr>
          <w:p w14:paraId="410C6B9A"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1488CD3D" w14:textId="77777777" w:rsidR="009339D8" w:rsidRPr="00930047" w:rsidRDefault="009339D8" w:rsidP="00492CB0">
            <w:pPr>
              <w:rPr>
                <w:sz w:val="24"/>
                <w:szCs w:val="24"/>
              </w:rPr>
            </w:pPr>
            <w:r w:rsidRPr="00930047">
              <w:rPr>
                <w:sz w:val="24"/>
                <w:szCs w:val="24"/>
              </w:rPr>
              <w:t>Ephydridae</w:t>
            </w:r>
          </w:p>
        </w:tc>
      </w:tr>
      <w:tr w:rsidR="009339D8" w:rsidRPr="00812F85" w14:paraId="4268B88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10B3709" w14:textId="77777777" w:rsidR="009339D8" w:rsidRPr="00930047" w:rsidRDefault="009339D8" w:rsidP="00492CB0">
            <w:pPr>
              <w:rPr>
                <w:sz w:val="24"/>
                <w:szCs w:val="24"/>
              </w:rPr>
            </w:pPr>
          </w:p>
        </w:tc>
        <w:tc>
          <w:tcPr>
            <w:tcW w:w="2546" w:type="dxa"/>
            <w:vAlign w:val="center"/>
          </w:tcPr>
          <w:p w14:paraId="664B24BE"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6BCD6A02" w14:textId="77777777" w:rsidR="009339D8" w:rsidRPr="00930047" w:rsidRDefault="009339D8" w:rsidP="00492CB0">
            <w:pPr>
              <w:rPr>
                <w:sz w:val="24"/>
                <w:szCs w:val="24"/>
              </w:rPr>
            </w:pPr>
            <w:r w:rsidRPr="00941DCB">
              <w:rPr>
                <w:sz w:val="24"/>
                <w:szCs w:val="24"/>
              </w:rPr>
              <w:t>Lauxaniidae</w:t>
            </w:r>
          </w:p>
        </w:tc>
      </w:tr>
      <w:tr w:rsidR="009339D8" w:rsidRPr="00812F85" w14:paraId="6A0B75AC"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467BD8CD" w14:textId="77777777" w:rsidR="009339D8" w:rsidRPr="00930047" w:rsidRDefault="009339D8" w:rsidP="00492CB0">
            <w:pPr>
              <w:rPr>
                <w:sz w:val="24"/>
                <w:szCs w:val="24"/>
              </w:rPr>
            </w:pPr>
          </w:p>
        </w:tc>
        <w:tc>
          <w:tcPr>
            <w:tcW w:w="2546" w:type="dxa"/>
            <w:vAlign w:val="center"/>
          </w:tcPr>
          <w:p w14:paraId="18390E6F"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5FEB899F" w14:textId="77777777" w:rsidR="009339D8" w:rsidRPr="00930047" w:rsidRDefault="009339D8" w:rsidP="00492CB0">
            <w:pPr>
              <w:rPr>
                <w:sz w:val="24"/>
                <w:szCs w:val="24"/>
              </w:rPr>
            </w:pPr>
            <w:r w:rsidRPr="00930047">
              <w:rPr>
                <w:sz w:val="24"/>
                <w:szCs w:val="24"/>
              </w:rPr>
              <w:t>Muscidae</w:t>
            </w:r>
          </w:p>
        </w:tc>
      </w:tr>
      <w:tr w:rsidR="009339D8" w:rsidRPr="00812F85" w14:paraId="6ECB528D"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54AE2A50" w14:textId="77777777" w:rsidR="009339D8" w:rsidRPr="00930047" w:rsidRDefault="009339D8" w:rsidP="00492CB0">
            <w:pPr>
              <w:rPr>
                <w:sz w:val="24"/>
                <w:szCs w:val="24"/>
              </w:rPr>
            </w:pPr>
          </w:p>
        </w:tc>
        <w:tc>
          <w:tcPr>
            <w:tcW w:w="2546" w:type="dxa"/>
            <w:vAlign w:val="center"/>
          </w:tcPr>
          <w:p w14:paraId="389A2F4E"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0E15A0ED" w14:textId="77777777" w:rsidR="009339D8" w:rsidRPr="00930047" w:rsidRDefault="009339D8" w:rsidP="00492CB0">
            <w:pPr>
              <w:rPr>
                <w:sz w:val="24"/>
                <w:szCs w:val="24"/>
              </w:rPr>
            </w:pPr>
            <w:r w:rsidRPr="0029093B">
              <w:rPr>
                <w:sz w:val="24"/>
                <w:szCs w:val="24"/>
              </w:rPr>
              <w:t>Phoridae</w:t>
            </w:r>
          </w:p>
        </w:tc>
      </w:tr>
      <w:tr w:rsidR="009339D8" w:rsidRPr="00812F85" w14:paraId="1AA0FEE1"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92ADCBE" w14:textId="77777777" w:rsidR="009339D8" w:rsidRPr="00930047" w:rsidRDefault="009339D8" w:rsidP="00492CB0">
            <w:pPr>
              <w:rPr>
                <w:sz w:val="24"/>
                <w:szCs w:val="24"/>
              </w:rPr>
            </w:pPr>
          </w:p>
        </w:tc>
        <w:tc>
          <w:tcPr>
            <w:tcW w:w="2546" w:type="dxa"/>
            <w:vAlign w:val="center"/>
          </w:tcPr>
          <w:p w14:paraId="4C631FB1"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11C3ABC2" w14:textId="77777777" w:rsidR="009339D8" w:rsidRPr="0029093B" w:rsidRDefault="009339D8" w:rsidP="00492CB0">
            <w:pPr>
              <w:rPr>
                <w:sz w:val="24"/>
                <w:szCs w:val="24"/>
              </w:rPr>
            </w:pPr>
            <w:r w:rsidRPr="0029093B">
              <w:rPr>
                <w:sz w:val="24"/>
                <w:szCs w:val="24"/>
              </w:rPr>
              <w:t>Platystomatidae</w:t>
            </w:r>
          </w:p>
        </w:tc>
      </w:tr>
      <w:tr w:rsidR="009339D8" w:rsidRPr="00812F85" w14:paraId="07B07B94"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D5EC991" w14:textId="77777777" w:rsidR="009339D8" w:rsidRPr="00930047" w:rsidRDefault="009339D8" w:rsidP="00492CB0">
            <w:pPr>
              <w:rPr>
                <w:sz w:val="24"/>
                <w:szCs w:val="24"/>
              </w:rPr>
            </w:pPr>
          </w:p>
        </w:tc>
        <w:tc>
          <w:tcPr>
            <w:tcW w:w="2546" w:type="dxa"/>
            <w:vAlign w:val="center"/>
          </w:tcPr>
          <w:p w14:paraId="286792A0"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2870BA86" w14:textId="77777777" w:rsidR="009339D8" w:rsidRPr="0029093B" w:rsidRDefault="009339D8" w:rsidP="00492CB0">
            <w:pPr>
              <w:rPr>
                <w:sz w:val="24"/>
                <w:szCs w:val="24"/>
              </w:rPr>
            </w:pPr>
            <w:r w:rsidRPr="0029093B">
              <w:rPr>
                <w:sz w:val="24"/>
                <w:szCs w:val="24"/>
              </w:rPr>
              <w:t>Sarcophagidae</w:t>
            </w:r>
          </w:p>
        </w:tc>
      </w:tr>
      <w:tr w:rsidR="009339D8" w:rsidRPr="00812F85" w14:paraId="00CB37EE"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18818887" w14:textId="77777777" w:rsidR="009339D8" w:rsidRPr="00930047" w:rsidRDefault="009339D8" w:rsidP="00492CB0">
            <w:pPr>
              <w:rPr>
                <w:sz w:val="24"/>
                <w:szCs w:val="24"/>
              </w:rPr>
            </w:pPr>
          </w:p>
        </w:tc>
        <w:tc>
          <w:tcPr>
            <w:tcW w:w="2546" w:type="dxa"/>
            <w:vAlign w:val="center"/>
          </w:tcPr>
          <w:p w14:paraId="3C5F5984"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30F9F8D1" w14:textId="77777777" w:rsidR="009339D8" w:rsidRPr="00930047" w:rsidRDefault="009339D8" w:rsidP="00492CB0">
            <w:pPr>
              <w:rPr>
                <w:sz w:val="24"/>
                <w:szCs w:val="24"/>
              </w:rPr>
            </w:pPr>
            <w:r w:rsidRPr="00930047">
              <w:rPr>
                <w:sz w:val="24"/>
                <w:szCs w:val="24"/>
              </w:rPr>
              <w:t>Sciomyzidae</w:t>
            </w:r>
          </w:p>
        </w:tc>
      </w:tr>
      <w:tr w:rsidR="009339D8" w:rsidRPr="00812F85" w14:paraId="337ECD86"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F2D5C50" w14:textId="77777777" w:rsidR="009339D8" w:rsidRPr="00930047" w:rsidRDefault="009339D8" w:rsidP="00492CB0">
            <w:pPr>
              <w:rPr>
                <w:sz w:val="24"/>
                <w:szCs w:val="24"/>
              </w:rPr>
            </w:pPr>
          </w:p>
        </w:tc>
        <w:tc>
          <w:tcPr>
            <w:tcW w:w="2546" w:type="dxa"/>
            <w:vAlign w:val="center"/>
          </w:tcPr>
          <w:p w14:paraId="5A3B1B0A"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288939E5" w14:textId="77777777" w:rsidR="009339D8" w:rsidRPr="00930047" w:rsidRDefault="009339D8" w:rsidP="00492CB0">
            <w:pPr>
              <w:rPr>
                <w:sz w:val="24"/>
                <w:szCs w:val="24"/>
              </w:rPr>
            </w:pPr>
            <w:r w:rsidRPr="0029093B">
              <w:rPr>
                <w:sz w:val="24"/>
                <w:szCs w:val="24"/>
              </w:rPr>
              <w:t>Sphaeroceridae</w:t>
            </w:r>
          </w:p>
        </w:tc>
      </w:tr>
      <w:tr w:rsidR="009339D8" w:rsidRPr="00812F85" w14:paraId="16DCA117"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29F6486" w14:textId="77777777" w:rsidR="009339D8" w:rsidRPr="00930047" w:rsidRDefault="009339D8" w:rsidP="00492CB0">
            <w:pPr>
              <w:rPr>
                <w:sz w:val="24"/>
                <w:szCs w:val="24"/>
              </w:rPr>
            </w:pPr>
          </w:p>
        </w:tc>
        <w:tc>
          <w:tcPr>
            <w:tcW w:w="2546" w:type="dxa"/>
            <w:vAlign w:val="center"/>
          </w:tcPr>
          <w:p w14:paraId="57E03029"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4EA479AC" w14:textId="77777777" w:rsidR="009339D8" w:rsidRPr="00930047" w:rsidRDefault="009339D8" w:rsidP="00492CB0">
            <w:pPr>
              <w:rPr>
                <w:sz w:val="24"/>
                <w:szCs w:val="24"/>
              </w:rPr>
            </w:pPr>
            <w:r w:rsidRPr="00930047">
              <w:rPr>
                <w:sz w:val="24"/>
                <w:szCs w:val="24"/>
              </w:rPr>
              <w:t>Stratiomyidae</w:t>
            </w:r>
          </w:p>
        </w:tc>
      </w:tr>
      <w:tr w:rsidR="009339D8" w:rsidRPr="00812F85" w14:paraId="3702B165"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291CAE86" w14:textId="77777777" w:rsidR="009339D8" w:rsidRPr="00930047" w:rsidRDefault="009339D8" w:rsidP="00492CB0">
            <w:pPr>
              <w:rPr>
                <w:sz w:val="24"/>
                <w:szCs w:val="24"/>
              </w:rPr>
            </w:pPr>
          </w:p>
        </w:tc>
        <w:tc>
          <w:tcPr>
            <w:tcW w:w="2546" w:type="dxa"/>
            <w:vAlign w:val="center"/>
          </w:tcPr>
          <w:p w14:paraId="4C6002E0" w14:textId="77777777" w:rsidR="009339D8" w:rsidRPr="00930047" w:rsidRDefault="009339D8" w:rsidP="00492CB0">
            <w:pPr>
              <w:ind w:left="141"/>
              <w:rPr>
                <w:sz w:val="24"/>
                <w:szCs w:val="24"/>
              </w:rPr>
            </w:pPr>
            <w:r w:rsidRPr="00930047">
              <w:rPr>
                <w:sz w:val="24"/>
                <w:szCs w:val="24"/>
              </w:rPr>
              <w:t>Diptera</w:t>
            </w:r>
          </w:p>
        </w:tc>
        <w:tc>
          <w:tcPr>
            <w:tcW w:w="3854" w:type="dxa"/>
            <w:shd w:val="clear" w:color="auto" w:fill="auto"/>
            <w:tcMar>
              <w:top w:w="80" w:type="dxa"/>
              <w:left w:w="80" w:type="dxa"/>
              <w:bottom w:w="80" w:type="dxa"/>
              <w:right w:w="80" w:type="dxa"/>
            </w:tcMar>
            <w:vAlign w:val="center"/>
          </w:tcPr>
          <w:p w14:paraId="1A5B2E0F" w14:textId="77777777" w:rsidR="009339D8" w:rsidRPr="00930047" w:rsidRDefault="009339D8" w:rsidP="00492CB0">
            <w:pPr>
              <w:rPr>
                <w:sz w:val="24"/>
                <w:szCs w:val="24"/>
              </w:rPr>
            </w:pPr>
            <w:r w:rsidRPr="0029093B">
              <w:rPr>
                <w:sz w:val="24"/>
                <w:szCs w:val="24"/>
              </w:rPr>
              <w:t>Tephritidae</w:t>
            </w:r>
          </w:p>
        </w:tc>
      </w:tr>
      <w:tr w:rsidR="009339D8" w:rsidRPr="00812F85" w14:paraId="549C639F"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7D5C2F27" w14:textId="77777777" w:rsidR="009339D8" w:rsidRPr="00930047" w:rsidRDefault="009339D8" w:rsidP="00492CB0">
            <w:pPr>
              <w:rPr>
                <w:sz w:val="24"/>
                <w:szCs w:val="24"/>
              </w:rPr>
            </w:pPr>
          </w:p>
        </w:tc>
        <w:tc>
          <w:tcPr>
            <w:tcW w:w="2546" w:type="dxa"/>
            <w:vAlign w:val="center"/>
          </w:tcPr>
          <w:p w14:paraId="5489E59A"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493A174B" w14:textId="77777777" w:rsidR="009339D8" w:rsidRPr="00930047" w:rsidRDefault="009339D8" w:rsidP="00492CB0">
            <w:pPr>
              <w:rPr>
                <w:sz w:val="24"/>
                <w:szCs w:val="24"/>
              </w:rPr>
            </w:pPr>
            <w:r w:rsidRPr="00930047">
              <w:rPr>
                <w:sz w:val="24"/>
                <w:szCs w:val="24"/>
              </w:rPr>
              <w:t>Tetrigidae</w:t>
            </w:r>
          </w:p>
        </w:tc>
      </w:tr>
      <w:tr w:rsidR="009339D8" w:rsidRPr="00812F85" w14:paraId="0471EE72" w14:textId="77777777" w:rsidTr="00492CB0">
        <w:trPr>
          <w:trHeight w:hRule="exact" w:val="369"/>
          <w:jc w:val="center"/>
        </w:trPr>
        <w:tc>
          <w:tcPr>
            <w:tcW w:w="2429" w:type="dxa"/>
            <w:shd w:val="clear" w:color="auto" w:fill="auto"/>
            <w:tcMar>
              <w:top w:w="80" w:type="dxa"/>
              <w:left w:w="80" w:type="dxa"/>
              <w:bottom w:w="80" w:type="dxa"/>
              <w:right w:w="80" w:type="dxa"/>
            </w:tcMar>
            <w:vAlign w:val="center"/>
          </w:tcPr>
          <w:p w14:paraId="0EA6C0A1" w14:textId="77777777" w:rsidR="009339D8" w:rsidRPr="00930047" w:rsidRDefault="009339D8" w:rsidP="00492CB0">
            <w:pPr>
              <w:rPr>
                <w:sz w:val="24"/>
                <w:szCs w:val="24"/>
              </w:rPr>
            </w:pPr>
          </w:p>
        </w:tc>
        <w:tc>
          <w:tcPr>
            <w:tcW w:w="2546" w:type="dxa"/>
            <w:vAlign w:val="center"/>
          </w:tcPr>
          <w:p w14:paraId="2E388940" w14:textId="77777777"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14:paraId="49F62EE5" w14:textId="77777777" w:rsidR="009339D8" w:rsidRPr="00930047" w:rsidRDefault="009339D8" w:rsidP="00492CB0">
            <w:pPr>
              <w:rPr>
                <w:sz w:val="24"/>
                <w:szCs w:val="24"/>
              </w:rPr>
            </w:pPr>
            <w:r w:rsidRPr="0029093B">
              <w:rPr>
                <w:sz w:val="24"/>
                <w:szCs w:val="24"/>
              </w:rPr>
              <w:t>Tridactylidae</w:t>
            </w:r>
          </w:p>
        </w:tc>
      </w:tr>
    </w:tbl>
    <w:p w14:paraId="21D54A6E" w14:textId="77777777" w:rsidR="00930047" w:rsidRDefault="00930047" w:rsidP="004328AE">
      <w:pPr>
        <w:rPr>
          <w:b/>
          <w:color w:val="FF0000"/>
          <w:sz w:val="24"/>
          <w:szCs w:val="24"/>
        </w:rPr>
      </w:pPr>
    </w:p>
    <w:p w14:paraId="0E952E96" w14:textId="77777777" w:rsidR="00C20D7D" w:rsidRDefault="00C20D7D">
      <w:pPr>
        <w:rPr>
          <w:b/>
          <w:color w:val="FF0000"/>
          <w:sz w:val="24"/>
          <w:szCs w:val="24"/>
        </w:rPr>
      </w:pPr>
      <w:r>
        <w:rPr>
          <w:b/>
          <w:color w:val="FF0000"/>
          <w:sz w:val="24"/>
          <w:szCs w:val="24"/>
        </w:rPr>
        <w:br w:type="page"/>
      </w:r>
    </w:p>
    <w:p w14:paraId="0C28F50E" w14:textId="77777777"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C20D7D" w:rsidRPr="00C20D7D" w14:paraId="73E0D51B" w14:textId="77777777" w:rsidTr="004C263D">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hideMark/>
          </w:tcPr>
          <w:p w14:paraId="1A4DD548" w14:textId="77777777"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14:paraId="36FBF1AA" w14:textId="77777777"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14:paraId="7A72DDAC" w14:textId="77777777"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14:paraId="23AF044D" w14:textId="77777777" w:rsidR="00C20D7D" w:rsidRPr="00C20D7D" w:rsidRDefault="00C20D7D" w:rsidP="001F3E9C">
            <w:pPr>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14:paraId="0C44B858" w14:textId="77777777" w:rsidR="00C20D7D" w:rsidRPr="00C20D7D"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14:paraId="4360CE8D" w14:textId="77777777" w:rsidR="00C20D7D" w:rsidRPr="00320313" w:rsidRDefault="00C20D7D" w:rsidP="00C20D7D">
            <w:pPr>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sidRPr="00320313">
              <w:rPr>
                <w:rFonts w:cs="Arial"/>
                <w:b w:val="0"/>
                <w:i/>
                <w:color w:val="auto"/>
                <w:sz w:val="22"/>
              </w:rPr>
              <w:t>n</w:t>
            </w:r>
          </w:p>
        </w:tc>
      </w:tr>
      <w:tr w:rsidR="00C20D7D" w:rsidRPr="00C20D7D" w14:paraId="2DB6C26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bottom w:val="single" w:sz="4" w:space="0" w:color="000000" w:themeColor="text1"/>
            </w:tcBorders>
            <w:shd w:val="clear" w:color="auto" w:fill="auto"/>
            <w:noWrap/>
            <w:vAlign w:val="center"/>
            <w:hideMark/>
          </w:tcPr>
          <w:p w14:paraId="135C5D81" w14:textId="77777777"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14:paraId="597BD88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14:paraId="7F2EBBD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14:paraId="3EE9DAB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14:paraId="2C775DD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14:paraId="7A57DB0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14:paraId="177A277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14:paraId="444888D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p>
        </w:tc>
      </w:tr>
      <w:tr w:rsidR="00C20D7D" w:rsidRPr="00C20D7D" w14:paraId="60C6EF8F"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hideMark/>
          </w:tcPr>
          <w:p w14:paraId="574CAD87" w14:textId="77777777"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14:paraId="33A9F22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14:paraId="19BBA16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tcBorders>
              <w:top w:val="single" w:sz="4" w:space="0" w:color="000000" w:themeColor="text1"/>
            </w:tcBorders>
            <w:shd w:val="clear" w:color="auto" w:fill="auto"/>
            <w:noWrap/>
            <w:vAlign w:val="center"/>
            <w:hideMark/>
          </w:tcPr>
          <w:p w14:paraId="4E2BC11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14:paraId="7F9B4C9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14:paraId="03D5663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14:paraId="2CC00CE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14:paraId="5EBBAC1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69C91EE6"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AE13A0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D7C332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0C233E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54D361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4E21447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1 ± 0.13</w:t>
            </w:r>
          </w:p>
        </w:tc>
        <w:tc>
          <w:tcPr>
            <w:tcW w:w="1868" w:type="dxa"/>
            <w:shd w:val="clear" w:color="auto" w:fill="auto"/>
            <w:noWrap/>
            <w:vAlign w:val="center"/>
            <w:hideMark/>
          </w:tcPr>
          <w:p w14:paraId="6D4D15F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3 ± 0.16</w:t>
            </w:r>
          </w:p>
        </w:tc>
        <w:tc>
          <w:tcPr>
            <w:tcW w:w="1869" w:type="dxa"/>
            <w:shd w:val="clear" w:color="auto" w:fill="auto"/>
            <w:noWrap/>
            <w:vAlign w:val="center"/>
            <w:hideMark/>
          </w:tcPr>
          <w:p w14:paraId="4151C66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18</w:t>
            </w:r>
          </w:p>
        </w:tc>
        <w:tc>
          <w:tcPr>
            <w:tcW w:w="441" w:type="dxa"/>
            <w:shd w:val="clear" w:color="auto" w:fill="auto"/>
            <w:noWrap/>
            <w:vAlign w:val="center"/>
            <w:hideMark/>
          </w:tcPr>
          <w:p w14:paraId="7934630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65320804"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3B33F7C"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E97616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080485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4650E8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03EBE6E2"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4</w:t>
            </w:r>
          </w:p>
        </w:tc>
        <w:tc>
          <w:tcPr>
            <w:tcW w:w="1868" w:type="dxa"/>
            <w:shd w:val="clear" w:color="auto" w:fill="auto"/>
            <w:noWrap/>
            <w:vAlign w:val="center"/>
            <w:hideMark/>
          </w:tcPr>
          <w:p w14:paraId="0C050D4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14:paraId="38DBE1F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w:t>
            </w:r>
          </w:p>
        </w:tc>
        <w:tc>
          <w:tcPr>
            <w:tcW w:w="441" w:type="dxa"/>
            <w:shd w:val="clear" w:color="auto" w:fill="auto"/>
            <w:noWrap/>
            <w:vAlign w:val="center"/>
            <w:hideMark/>
          </w:tcPr>
          <w:p w14:paraId="6679AEC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14:paraId="4D63A723"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B6A5C7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A6B1BD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A18380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5E299F4F"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7DD179D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4</w:t>
            </w:r>
          </w:p>
        </w:tc>
        <w:tc>
          <w:tcPr>
            <w:tcW w:w="1868" w:type="dxa"/>
            <w:shd w:val="clear" w:color="auto" w:fill="auto"/>
            <w:noWrap/>
            <w:vAlign w:val="center"/>
            <w:hideMark/>
          </w:tcPr>
          <w:p w14:paraId="683BBBF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3 ± 0.04</w:t>
            </w:r>
          </w:p>
        </w:tc>
        <w:tc>
          <w:tcPr>
            <w:tcW w:w="1869" w:type="dxa"/>
            <w:shd w:val="clear" w:color="auto" w:fill="auto"/>
            <w:noWrap/>
            <w:vAlign w:val="center"/>
            <w:hideMark/>
          </w:tcPr>
          <w:p w14:paraId="56A5E53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14:paraId="35565E1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0579730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30FD850"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11EA2C7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FB7811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DDFDC8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301C992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69 ± 0.15</w:t>
            </w:r>
          </w:p>
        </w:tc>
        <w:tc>
          <w:tcPr>
            <w:tcW w:w="1868" w:type="dxa"/>
            <w:shd w:val="clear" w:color="auto" w:fill="auto"/>
            <w:noWrap/>
            <w:vAlign w:val="center"/>
            <w:hideMark/>
          </w:tcPr>
          <w:p w14:paraId="542BA8F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15</w:t>
            </w:r>
          </w:p>
        </w:tc>
        <w:tc>
          <w:tcPr>
            <w:tcW w:w="1869" w:type="dxa"/>
            <w:shd w:val="clear" w:color="auto" w:fill="auto"/>
            <w:noWrap/>
            <w:vAlign w:val="center"/>
            <w:hideMark/>
          </w:tcPr>
          <w:p w14:paraId="29FE9A2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441" w:type="dxa"/>
            <w:shd w:val="clear" w:color="auto" w:fill="auto"/>
            <w:noWrap/>
            <w:vAlign w:val="center"/>
            <w:hideMark/>
          </w:tcPr>
          <w:p w14:paraId="276C6C0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028227F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F3DD01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165F82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FEE91B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E5807B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722DF90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9</w:t>
            </w:r>
          </w:p>
        </w:tc>
        <w:tc>
          <w:tcPr>
            <w:tcW w:w="1868" w:type="dxa"/>
            <w:shd w:val="clear" w:color="auto" w:fill="auto"/>
            <w:noWrap/>
            <w:vAlign w:val="center"/>
            <w:hideMark/>
          </w:tcPr>
          <w:p w14:paraId="68B8AA0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w:t>
            </w:r>
          </w:p>
        </w:tc>
        <w:tc>
          <w:tcPr>
            <w:tcW w:w="1869" w:type="dxa"/>
            <w:shd w:val="clear" w:color="auto" w:fill="auto"/>
            <w:noWrap/>
            <w:vAlign w:val="center"/>
            <w:hideMark/>
          </w:tcPr>
          <w:p w14:paraId="0F5F0EC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14:paraId="4CC6D26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14:paraId="6B081288"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643D5D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36F924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A4B208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5F2BD57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FA97B8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14:paraId="13F45AC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14:paraId="204A9C3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6957DEB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2A7B2D11"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FBBD582"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3FA977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F92B09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98E49D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72B33F3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2</w:t>
            </w:r>
          </w:p>
        </w:tc>
        <w:tc>
          <w:tcPr>
            <w:tcW w:w="1868" w:type="dxa"/>
            <w:shd w:val="clear" w:color="auto" w:fill="auto"/>
            <w:noWrap/>
            <w:vAlign w:val="center"/>
            <w:hideMark/>
          </w:tcPr>
          <w:p w14:paraId="618C8B0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2</w:t>
            </w:r>
          </w:p>
        </w:tc>
        <w:tc>
          <w:tcPr>
            <w:tcW w:w="1869" w:type="dxa"/>
            <w:shd w:val="clear" w:color="auto" w:fill="auto"/>
            <w:noWrap/>
            <w:vAlign w:val="center"/>
            <w:hideMark/>
          </w:tcPr>
          <w:p w14:paraId="67BE5CF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14:paraId="0D0240C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22640CF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27CAFC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1471486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8F2833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AA07D8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29FC150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1</w:t>
            </w:r>
          </w:p>
        </w:tc>
        <w:tc>
          <w:tcPr>
            <w:tcW w:w="1868" w:type="dxa"/>
            <w:shd w:val="clear" w:color="auto" w:fill="auto"/>
            <w:noWrap/>
            <w:vAlign w:val="center"/>
            <w:hideMark/>
          </w:tcPr>
          <w:p w14:paraId="46C0ADB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68D4904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14:paraId="3DAFF55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0E972DD9"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352D51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BC6DB3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14:paraId="26D53FA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5DF8902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3BE62B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3 ± 0.01</w:t>
            </w:r>
          </w:p>
        </w:tc>
        <w:tc>
          <w:tcPr>
            <w:tcW w:w="1868" w:type="dxa"/>
            <w:shd w:val="clear" w:color="auto" w:fill="auto"/>
            <w:noWrap/>
            <w:vAlign w:val="center"/>
            <w:hideMark/>
          </w:tcPr>
          <w:p w14:paraId="59DDAB5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14:paraId="280336E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9 ± 0.05</w:t>
            </w:r>
          </w:p>
        </w:tc>
        <w:tc>
          <w:tcPr>
            <w:tcW w:w="441" w:type="dxa"/>
            <w:shd w:val="clear" w:color="auto" w:fill="auto"/>
            <w:noWrap/>
            <w:vAlign w:val="center"/>
            <w:hideMark/>
          </w:tcPr>
          <w:p w14:paraId="1E5DC68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5E0EDDEA"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8C6A5C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7D2121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10BE30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012518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49CD64E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1</w:t>
            </w:r>
          </w:p>
        </w:tc>
        <w:tc>
          <w:tcPr>
            <w:tcW w:w="1868" w:type="dxa"/>
            <w:shd w:val="clear" w:color="auto" w:fill="auto"/>
            <w:noWrap/>
            <w:vAlign w:val="center"/>
            <w:hideMark/>
          </w:tcPr>
          <w:p w14:paraId="67A5D89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 ± 0.06</w:t>
            </w:r>
          </w:p>
        </w:tc>
        <w:tc>
          <w:tcPr>
            <w:tcW w:w="1869" w:type="dxa"/>
            <w:shd w:val="clear" w:color="auto" w:fill="auto"/>
            <w:noWrap/>
            <w:vAlign w:val="center"/>
            <w:hideMark/>
          </w:tcPr>
          <w:p w14:paraId="6073532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8</w:t>
            </w:r>
          </w:p>
        </w:tc>
        <w:tc>
          <w:tcPr>
            <w:tcW w:w="441" w:type="dxa"/>
            <w:shd w:val="clear" w:color="auto" w:fill="auto"/>
            <w:noWrap/>
            <w:vAlign w:val="center"/>
            <w:hideMark/>
          </w:tcPr>
          <w:p w14:paraId="4348E1E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48C323CA"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B643E0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FACCBE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317B88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00F222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4F9E2FD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w:t>
            </w:r>
          </w:p>
        </w:tc>
        <w:tc>
          <w:tcPr>
            <w:tcW w:w="1868" w:type="dxa"/>
            <w:shd w:val="clear" w:color="auto" w:fill="auto"/>
            <w:noWrap/>
            <w:vAlign w:val="center"/>
            <w:hideMark/>
          </w:tcPr>
          <w:p w14:paraId="029D7C9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8</w:t>
            </w:r>
          </w:p>
        </w:tc>
        <w:tc>
          <w:tcPr>
            <w:tcW w:w="1869" w:type="dxa"/>
            <w:shd w:val="clear" w:color="auto" w:fill="auto"/>
            <w:noWrap/>
            <w:vAlign w:val="center"/>
            <w:hideMark/>
          </w:tcPr>
          <w:p w14:paraId="6EC12C2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2</w:t>
            </w:r>
          </w:p>
        </w:tc>
        <w:tc>
          <w:tcPr>
            <w:tcW w:w="441" w:type="dxa"/>
            <w:shd w:val="clear" w:color="auto" w:fill="auto"/>
            <w:noWrap/>
            <w:vAlign w:val="center"/>
            <w:hideMark/>
          </w:tcPr>
          <w:p w14:paraId="03C8C89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1</w:t>
            </w:r>
          </w:p>
        </w:tc>
      </w:tr>
      <w:tr w:rsidR="00C20D7D" w:rsidRPr="00C20D7D" w14:paraId="70658239"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140D04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E84049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9B1274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3C3C3E3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E2AE83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3 ± 0.03</w:t>
            </w:r>
          </w:p>
        </w:tc>
        <w:tc>
          <w:tcPr>
            <w:tcW w:w="1868" w:type="dxa"/>
            <w:shd w:val="clear" w:color="auto" w:fill="auto"/>
            <w:noWrap/>
            <w:vAlign w:val="center"/>
            <w:hideMark/>
          </w:tcPr>
          <w:p w14:paraId="7F1BFC5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2 ± 0.03</w:t>
            </w:r>
          </w:p>
        </w:tc>
        <w:tc>
          <w:tcPr>
            <w:tcW w:w="1869" w:type="dxa"/>
            <w:shd w:val="clear" w:color="auto" w:fill="auto"/>
            <w:noWrap/>
            <w:vAlign w:val="center"/>
            <w:hideMark/>
          </w:tcPr>
          <w:p w14:paraId="6FAC9EC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441" w:type="dxa"/>
            <w:shd w:val="clear" w:color="auto" w:fill="auto"/>
            <w:noWrap/>
            <w:vAlign w:val="center"/>
            <w:hideMark/>
          </w:tcPr>
          <w:p w14:paraId="4C54E86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7E90D18E"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141C2B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2D8943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9BAEDB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33EE58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4EF7D6D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2</w:t>
            </w:r>
          </w:p>
        </w:tc>
        <w:tc>
          <w:tcPr>
            <w:tcW w:w="1868" w:type="dxa"/>
            <w:shd w:val="clear" w:color="auto" w:fill="auto"/>
            <w:noWrap/>
            <w:vAlign w:val="center"/>
            <w:hideMark/>
          </w:tcPr>
          <w:p w14:paraId="14F9C08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14:paraId="4C5B233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441" w:type="dxa"/>
            <w:shd w:val="clear" w:color="auto" w:fill="auto"/>
            <w:noWrap/>
            <w:vAlign w:val="center"/>
            <w:hideMark/>
          </w:tcPr>
          <w:p w14:paraId="5F63466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66F2A819"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4C42342"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389596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73736EF"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C432DF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6848217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8 ± 0.02</w:t>
            </w:r>
          </w:p>
        </w:tc>
        <w:tc>
          <w:tcPr>
            <w:tcW w:w="1868" w:type="dxa"/>
            <w:shd w:val="clear" w:color="auto" w:fill="auto"/>
            <w:noWrap/>
            <w:vAlign w:val="center"/>
            <w:hideMark/>
          </w:tcPr>
          <w:p w14:paraId="3238DB6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1869" w:type="dxa"/>
            <w:shd w:val="clear" w:color="auto" w:fill="auto"/>
            <w:noWrap/>
            <w:vAlign w:val="center"/>
            <w:hideMark/>
          </w:tcPr>
          <w:p w14:paraId="4A46AE7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14:paraId="14A05BE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320294BE"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627B89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CE1A68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7BED79F"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2F62C04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7A777BF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14:paraId="54DBD5E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14:paraId="10AAB04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7F38683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49FEDFA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8110E9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16ABC2F"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6C2296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1BBDF9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5F7E598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1 ± 0.01</w:t>
            </w:r>
          </w:p>
        </w:tc>
        <w:tc>
          <w:tcPr>
            <w:tcW w:w="1868" w:type="dxa"/>
            <w:shd w:val="clear" w:color="auto" w:fill="auto"/>
            <w:noWrap/>
            <w:vAlign w:val="center"/>
            <w:hideMark/>
          </w:tcPr>
          <w:p w14:paraId="0D3DABE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14:paraId="11F842D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7C28F2F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7D53B495"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1D6DA5D"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A8413A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7F3B14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AE5046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EE6B6F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14:paraId="1405E98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41DC20E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34E62CD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3C798F00"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F43AEF8" w14:textId="77777777"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14:paraId="329C16D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14:paraId="2926140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34DAE7B2"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4CF7765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3 ± 0.03</w:t>
            </w:r>
          </w:p>
        </w:tc>
        <w:tc>
          <w:tcPr>
            <w:tcW w:w="1868" w:type="dxa"/>
            <w:shd w:val="clear" w:color="auto" w:fill="auto"/>
            <w:noWrap/>
            <w:vAlign w:val="center"/>
            <w:hideMark/>
          </w:tcPr>
          <w:p w14:paraId="4C850B2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2 ± 0.05</w:t>
            </w:r>
          </w:p>
        </w:tc>
        <w:tc>
          <w:tcPr>
            <w:tcW w:w="1869" w:type="dxa"/>
            <w:shd w:val="clear" w:color="auto" w:fill="auto"/>
            <w:noWrap/>
            <w:vAlign w:val="center"/>
            <w:hideMark/>
          </w:tcPr>
          <w:p w14:paraId="2708CB0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14:paraId="1762984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42153F1"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E6FC25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07FB7E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EBE33F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1DD576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036F439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14:paraId="5E7FE52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8 ± 0.07</w:t>
            </w:r>
          </w:p>
        </w:tc>
        <w:tc>
          <w:tcPr>
            <w:tcW w:w="1869" w:type="dxa"/>
            <w:shd w:val="clear" w:color="auto" w:fill="auto"/>
            <w:noWrap/>
            <w:vAlign w:val="center"/>
            <w:hideMark/>
          </w:tcPr>
          <w:p w14:paraId="6B86A39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2 ± 0.07</w:t>
            </w:r>
          </w:p>
        </w:tc>
        <w:tc>
          <w:tcPr>
            <w:tcW w:w="441" w:type="dxa"/>
            <w:shd w:val="clear" w:color="auto" w:fill="auto"/>
            <w:noWrap/>
            <w:vAlign w:val="center"/>
            <w:hideMark/>
          </w:tcPr>
          <w:p w14:paraId="273FC2C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DD06E3B"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D9E2F1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881B72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35C7B0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DE7D0C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140F5A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1 ± 0.02</w:t>
            </w:r>
          </w:p>
        </w:tc>
        <w:tc>
          <w:tcPr>
            <w:tcW w:w="1868" w:type="dxa"/>
            <w:shd w:val="clear" w:color="auto" w:fill="auto"/>
            <w:noWrap/>
            <w:vAlign w:val="center"/>
            <w:hideMark/>
          </w:tcPr>
          <w:p w14:paraId="041BCFB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14:paraId="39FCA27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1 ± 0.01</w:t>
            </w:r>
          </w:p>
        </w:tc>
        <w:tc>
          <w:tcPr>
            <w:tcW w:w="441" w:type="dxa"/>
            <w:shd w:val="clear" w:color="auto" w:fill="auto"/>
            <w:noWrap/>
            <w:vAlign w:val="center"/>
            <w:hideMark/>
          </w:tcPr>
          <w:p w14:paraId="2BF1297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7DCD1C4F"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021A986"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671363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039F98F"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4B27960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48B445E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5 ± 0.04</w:t>
            </w:r>
          </w:p>
        </w:tc>
        <w:tc>
          <w:tcPr>
            <w:tcW w:w="1868" w:type="dxa"/>
            <w:shd w:val="clear" w:color="auto" w:fill="auto"/>
            <w:noWrap/>
            <w:vAlign w:val="center"/>
            <w:hideMark/>
          </w:tcPr>
          <w:p w14:paraId="46EB1E6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14:paraId="44F9A9E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14:paraId="38F72ED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61DD6879"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0C40EF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C7EF4C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D80F7A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7A932C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010D10C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3 ± 0.07</w:t>
            </w:r>
          </w:p>
        </w:tc>
        <w:tc>
          <w:tcPr>
            <w:tcW w:w="1868" w:type="dxa"/>
            <w:shd w:val="clear" w:color="auto" w:fill="auto"/>
            <w:noWrap/>
            <w:vAlign w:val="center"/>
            <w:hideMark/>
          </w:tcPr>
          <w:p w14:paraId="6D493CA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14:paraId="2DA9439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4</w:t>
            </w:r>
          </w:p>
        </w:tc>
        <w:tc>
          <w:tcPr>
            <w:tcW w:w="441" w:type="dxa"/>
            <w:shd w:val="clear" w:color="auto" w:fill="auto"/>
            <w:noWrap/>
            <w:vAlign w:val="center"/>
            <w:hideMark/>
          </w:tcPr>
          <w:p w14:paraId="5191CFC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3087F642"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5FDDFF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7860A2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C406AEF"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E533AE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5A076EE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2 ± 0.01</w:t>
            </w:r>
          </w:p>
        </w:tc>
        <w:tc>
          <w:tcPr>
            <w:tcW w:w="1868" w:type="dxa"/>
            <w:shd w:val="clear" w:color="auto" w:fill="auto"/>
            <w:noWrap/>
            <w:vAlign w:val="center"/>
            <w:hideMark/>
          </w:tcPr>
          <w:p w14:paraId="6A37978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1869" w:type="dxa"/>
            <w:shd w:val="clear" w:color="auto" w:fill="auto"/>
            <w:noWrap/>
            <w:vAlign w:val="center"/>
            <w:hideMark/>
          </w:tcPr>
          <w:p w14:paraId="71BCBB3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14:paraId="7066BDB0"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38EEF84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AFF1C6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7F1F19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7CD003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0E8F500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2AFEAA3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2 ± 0.02</w:t>
            </w:r>
          </w:p>
        </w:tc>
        <w:tc>
          <w:tcPr>
            <w:tcW w:w="1868" w:type="dxa"/>
            <w:shd w:val="clear" w:color="auto" w:fill="auto"/>
            <w:noWrap/>
            <w:vAlign w:val="center"/>
            <w:hideMark/>
          </w:tcPr>
          <w:p w14:paraId="06D4A8E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14:paraId="2760136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2BD5822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674DBF9E"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2B84530"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2432A8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5C2C8E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CA1C2D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54BCC78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14:paraId="693ECDC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1 ± 0.03</w:t>
            </w:r>
          </w:p>
        </w:tc>
        <w:tc>
          <w:tcPr>
            <w:tcW w:w="1869" w:type="dxa"/>
            <w:shd w:val="clear" w:color="auto" w:fill="auto"/>
            <w:noWrap/>
            <w:vAlign w:val="center"/>
            <w:hideMark/>
          </w:tcPr>
          <w:p w14:paraId="2968EEF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3</w:t>
            </w:r>
          </w:p>
        </w:tc>
        <w:tc>
          <w:tcPr>
            <w:tcW w:w="441" w:type="dxa"/>
            <w:shd w:val="clear" w:color="auto" w:fill="auto"/>
            <w:noWrap/>
            <w:vAlign w:val="center"/>
            <w:hideMark/>
          </w:tcPr>
          <w:p w14:paraId="39A4188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14:paraId="524B7F15"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CBD02A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A1C0DA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145582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C5298E4"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37C057C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14:paraId="68F4CF0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12B80A6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3974D63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50170513"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55726D1"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B78DFC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14:paraId="172D32C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3C00D3C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06C965F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7 ± 0.07</w:t>
            </w:r>
          </w:p>
        </w:tc>
        <w:tc>
          <w:tcPr>
            <w:tcW w:w="1868" w:type="dxa"/>
            <w:shd w:val="clear" w:color="auto" w:fill="auto"/>
            <w:noWrap/>
            <w:vAlign w:val="center"/>
            <w:hideMark/>
          </w:tcPr>
          <w:p w14:paraId="7758908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2</w:t>
            </w:r>
          </w:p>
        </w:tc>
        <w:tc>
          <w:tcPr>
            <w:tcW w:w="1869" w:type="dxa"/>
            <w:shd w:val="clear" w:color="auto" w:fill="auto"/>
            <w:noWrap/>
            <w:vAlign w:val="center"/>
            <w:hideMark/>
          </w:tcPr>
          <w:p w14:paraId="1BAEBF2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8 ± 0.05</w:t>
            </w:r>
          </w:p>
        </w:tc>
        <w:tc>
          <w:tcPr>
            <w:tcW w:w="441" w:type="dxa"/>
            <w:shd w:val="clear" w:color="auto" w:fill="auto"/>
            <w:noWrap/>
            <w:vAlign w:val="center"/>
            <w:hideMark/>
          </w:tcPr>
          <w:p w14:paraId="19E70E2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07A1755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E2A7D00"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F0A2D5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47A08E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8B40C0F"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2E3F979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14:paraId="58A7EE66"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3</w:t>
            </w:r>
          </w:p>
        </w:tc>
        <w:tc>
          <w:tcPr>
            <w:tcW w:w="1869" w:type="dxa"/>
            <w:shd w:val="clear" w:color="auto" w:fill="auto"/>
            <w:noWrap/>
            <w:vAlign w:val="center"/>
            <w:hideMark/>
          </w:tcPr>
          <w:p w14:paraId="3D7197C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33 ± 0.08</w:t>
            </w:r>
          </w:p>
        </w:tc>
        <w:tc>
          <w:tcPr>
            <w:tcW w:w="441" w:type="dxa"/>
            <w:shd w:val="clear" w:color="auto" w:fill="auto"/>
            <w:noWrap/>
            <w:vAlign w:val="center"/>
            <w:hideMark/>
          </w:tcPr>
          <w:p w14:paraId="49D83CC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F30C66D"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81E6D0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249A61F"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E76C16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CE6C44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2C05417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3 ± 0.02</w:t>
            </w:r>
          </w:p>
        </w:tc>
        <w:tc>
          <w:tcPr>
            <w:tcW w:w="1868" w:type="dxa"/>
            <w:shd w:val="clear" w:color="auto" w:fill="auto"/>
            <w:noWrap/>
            <w:vAlign w:val="center"/>
            <w:hideMark/>
          </w:tcPr>
          <w:p w14:paraId="60AE6D3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14:paraId="1EA0CD2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14:paraId="19EAC91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4</w:t>
            </w:r>
          </w:p>
        </w:tc>
      </w:tr>
      <w:tr w:rsidR="00C20D7D" w:rsidRPr="00C20D7D" w14:paraId="070829CA"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D392C5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56729A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1B4AA2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2AEF870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421B3B7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14:paraId="29C4C84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1869" w:type="dxa"/>
            <w:shd w:val="clear" w:color="auto" w:fill="auto"/>
            <w:noWrap/>
            <w:vAlign w:val="center"/>
            <w:hideMark/>
          </w:tcPr>
          <w:p w14:paraId="7D441E4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394AD63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109788C0"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F37D3E4"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BC8C3C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00C272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D46C5E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2F240F3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6</w:t>
            </w:r>
          </w:p>
        </w:tc>
        <w:tc>
          <w:tcPr>
            <w:tcW w:w="1868" w:type="dxa"/>
            <w:shd w:val="clear" w:color="auto" w:fill="auto"/>
            <w:noWrap/>
            <w:vAlign w:val="center"/>
            <w:hideMark/>
          </w:tcPr>
          <w:p w14:paraId="1569271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14:paraId="7E0E9E2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2</w:t>
            </w:r>
          </w:p>
        </w:tc>
        <w:tc>
          <w:tcPr>
            <w:tcW w:w="441" w:type="dxa"/>
            <w:shd w:val="clear" w:color="auto" w:fill="auto"/>
            <w:noWrap/>
            <w:vAlign w:val="center"/>
            <w:hideMark/>
          </w:tcPr>
          <w:p w14:paraId="11D76DA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7559F55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065EDBE"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15E4A2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94F492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1B6439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84C0F2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6 ± 0.03</w:t>
            </w:r>
          </w:p>
        </w:tc>
        <w:tc>
          <w:tcPr>
            <w:tcW w:w="1868" w:type="dxa"/>
            <w:shd w:val="clear" w:color="auto" w:fill="auto"/>
            <w:noWrap/>
            <w:vAlign w:val="center"/>
            <w:hideMark/>
          </w:tcPr>
          <w:p w14:paraId="38EEF13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14:paraId="41A8FEE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2</w:t>
            </w:r>
          </w:p>
        </w:tc>
        <w:tc>
          <w:tcPr>
            <w:tcW w:w="441" w:type="dxa"/>
            <w:shd w:val="clear" w:color="auto" w:fill="auto"/>
            <w:noWrap/>
            <w:vAlign w:val="center"/>
            <w:hideMark/>
          </w:tcPr>
          <w:p w14:paraId="0B48726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1FF6874B"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7260A96"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970D94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94B9EB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1515390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A39E49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14:paraId="4A0331E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01</w:t>
            </w:r>
          </w:p>
        </w:tc>
        <w:tc>
          <w:tcPr>
            <w:tcW w:w="1869" w:type="dxa"/>
            <w:shd w:val="clear" w:color="auto" w:fill="auto"/>
            <w:noWrap/>
            <w:vAlign w:val="center"/>
            <w:hideMark/>
          </w:tcPr>
          <w:p w14:paraId="779F05F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14:paraId="2AB5EA9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D4E4BFE"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FB0FE32"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414959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4BC6C8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B9C04E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6B7502E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3 ± 0.05</w:t>
            </w:r>
          </w:p>
        </w:tc>
        <w:tc>
          <w:tcPr>
            <w:tcW w:w="1868" w:type="dxa"/>
            <w:shd w:val="clear" w:color="auto" w:fill="auto"/>
            <w:noWrap/>
            <w:vAlign w:val="center"/>
            <w:hideMark/>
          </w:tcPr>
          <w:p w14:paraId="02FD7B3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04</w:t>
            </w:r>
          </w:p>
        </w:tc>
        <w:tc>
          <w:tcPr>
            <w:tcW w:w="1869" w:type="dxa"/>
            <w:shd w:val="clear" w:color="auto" w:fill="auto"/>
            <w:noWrap/>
            <w:vAlign w:val="center"/>
            <w:hideMark/>
          </w:tcPr>
          <w:p w14:paraId="516BB27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01</w:t>
            </w:r>
          </w:p>
        </w:tc>
        <w:tc>
          <w:tcPr>
            <w:tcW w:w="441" w:type="dxa"/>
            <w:shd w:val="clear" w:color="auto" w:fill="auto"/>
            <w:noWrap/>
            <w:vAlign w:val="center"/>
            <w:hideMark/>
          </w:tcPr>
          <w:p w14:paraId="2BAB14E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207911C6"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FC63A3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12B371B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91E8CB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4091F6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1D065A8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14:paraId="17CAE79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5E239F2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179DEC2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6263FE6C"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FAB9399" w14:textId="77777777"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14:paraId="544A370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14:paraId="3E2E480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108E4D1A"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3E308B07"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25 ± 0.08</w:t>
            </w:r>
          </w:p>
        </w:tc>
        <w:tc>
          <w:tcPr>
            <w:tcW w:w="1868" w:type="dxa"/>
            <w:shd w:val="clear" w:color="auto" w:fill="auto"/>
            <w:noWrap/>
            <w:vAlign w:val="center"/>
            <w:hideMark/>
          </w:tcPr>
          <w:p w14:paraId="6752684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06</w:t>
            </w:r>
          </w:p>
        </w:tc>
        <w:tc>
          <w:tcPr>
            <w:tcW w:w="1869" w:type="dxa"/>
            <w:shd w:val="clear" w:color="auto" w:fill="auto"/>
            <w:noWrap/>
            <w:vAlign w:val="center"/>
            <w:hideMark/>
          </w:tcPr>
          <w:p w14:paraId="5F784D3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55 ± 0.06</w:t>
            </w:r>
          </w:p>
        </w:tc>
        <w:tc>
          <w:tcPr>
            <w:tcW w:w="441" w:type="dxa"/>
            <w:shd w:val="clear" w:color="auto" w:fill="auto"/>
            <w:noWrap/>
            <w:vAlign w:val="center"/>
            <w:hideMark/>
          </w:tcPr>
          <w:p w14:paraId="2537A28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4FFC3EA"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124511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5947FA1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951D4D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35F147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41A0392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14:paraId="3ABE2C1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5 ± 0.06</w:t>
            </w:r>
          </w:p>
        </w:tc>
        <w:tc>
          <w:tcPr>
            <w:tcW w:w="1869" w:type="dxa"/>
            <w:shd w:val="clear" w:color="auto" w:fill="auto"/>
            <w:noWrap/>
            <w:vAlign w:val="center"/>
            <w:hideMark/>
          </w:tcPr>
          <w:p w14:paraId="2CAD7546"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54 ± 0.09</w:t>
            </w:r>
          </w:p>
        </w:tc>
        <w:tc>
          <w:tcPr>
            <w:tcW w:w="441" w:type="dxa"/>
            <w:shd w:val="clear" w:color="auto" w:fill="auto"/>
            <w:noWrap/>
            <w:vAlign w:val="center"/>
            <w:hideMark/>
          </w:tcPr>
          <w:p w14:paraId="1578C3E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75E6EC7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730BC9C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64925C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F3BCDA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44DC25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06250CF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5 ± 0.04</w:t>
            </w:r>
          </w:p>
        </w:tc>
        <w:tc>
          <w:tcPr>
            <w:tcW w:w="1868" w:type="dxa"/>
            <w:shd w:val="clear" w:color="auto" w:fill="auto"/>
            <w:noWrap/>
            <w:vAlign w:val="center"/>
            <w:hideMark/>
          </w:tcPr>
          <w:p w14:paraId="566F7AF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1</w:t>
            </w:r>
          </w:p>
        </w:tc>
        <w:tc>
          <w:tcPr>
            <w:tcW w:w="1869" w:type="dxa"/>
            <w:shd w:val="clear" w:color="auto" w:fill="auto"/>
            <w:noWrap/>
            <w:vAlign w:val="center"/>
            <w:hideMark/>
          </w:tcPr>
          <w:p w14:paraId="0DCDD6D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7 ± 0.03</w:t>
            </w:r>
          </w:p>
        </w:tc>
        <w:tc>
          <w:tcPr>
            <w:tcW w:w="441" w:type="dxa"/>
            <w:shd w:val="clear" w:color="auto" w:fill="auto"/>
            <w:noWrap/>
            <w:vAlign w:val="center"/>
            <w:hideMark/>
          </w:tcPr>
          <w:p w14:paraId="2CB6A50F"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57A13CF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70A7E0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891A27E"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6138E5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6748A64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91ECED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4 ± 0.12</w:t>
            </w:r>
          </w:p>
        </w:tc>
        <w:tc>
          <w:tcPr>
            <w:tcW w:w="1868" w:type="dxa"/>
            <w:shd w:val="clear" w:color="auto" w:fill="auto"/>
            <w:noWrap/>
            <w:vAlign w:val="center"/>
            <w:hideMark/>
          </w:tcPr>
          <w:p w14:paraId="5DF14BDE"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14:paraId="0CF86DF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1</w:t>
            </w:r>
          </w:p>
        </w:tc>
        <w:tc>
          <w:tcPr>
            <w:tcW w:w="441" w:type="dxa"/>
            <w:shd w:val="clear" w:color="auto" w:fill="auto"/>
            <w:noWrap/>
            <w:vAlign w:val="center"/>
            <w:hideMark/>
          </w:tcPr>
          <w:p w14:paraId="319FB9A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7698350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FACA3A6"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D0F01E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3C9CD2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FCFDB96"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5427C67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7 ± 0.15</w:t>
            </w:r>
          </w:p>
        </w:tc>
        <w:tc>
          <w:tcPr>
            <w:tcW w:w="1868" w:type="dxa"/>
            <w:shd w:val="clear" w:color="auto" w:fill="auto"/>
            <w:noWrap/>
            <w:vAlign w:val="center"/>
            <w:hideMark/>
          </w:tcPr>
          <w:p w14:paraId="14F6575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8 ± 0.14</w:t>
            </w:r>
          </w:p>
        </w:tc>
        <w:tc>
          <w:tcPr>
            <w:tcW w:w="1869" w:type="dxa"/>
            <w:shd w:val="clear" w:color="auto" w:fill="auto"/>
            <w:noWrap/>
            <w:vAlign w:val="center"/>
            <w:hideMark/>
          </w:tcPr>
          <w:p w14:paraId="49818BB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441" w:type="dxa"/>
            <w:shd w:val="clear" w:color="auto" w:fill="auto"/>
            <w:noWrap/>
            <w:vAlign w:val="center"/>
            <w:hideMark/>
          </w:tcPr>
          <w:p w14:paraId="09D9763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01D36D48"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83737B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0961502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54CDED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10E469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3BB79A6D"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7 ± 0.02</w:t>
            </w:r>
          </w:p>
        </w:tc>
        <w:tc>
          <w:tcPr>
            <w:tcW w:w="1868" w:type="dxa"/>
            <w:shd w:val="clear" w:color="auto" w:fill="auto"/>
            <w:noWrap/>
            <w:vAlign w:val="center"/>
            <w:hideMark/>
          </w:tcPr>
          <w:p w14:paraId="0DAC139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01</w:t>
            </w:r>
          </w:p>
        </w:tc>
        <w:tc>
          <w:tcPr>
            <w:tcW w:w="1869" w:type="dxa"/>
            <w:shd w:val="clear" w:color="auto" w:fill="auto"/>
            <w:noWrap/>
            <w:vAlign w:val="center"/>
            <w:hideMark/>
          </w:tcPr>
          <w:p w14:paraId="1D77CF4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441" w:type="dxa"/>
            <w:shd w:val="clear" w:color="auto" w:fill="auto"/>
            <w:noWrap/>
            <w:vAlign w:val="center"/>
            <w:hideMark/>
          </w:tcPr>
          <w:p w14:paraId="1857F80B"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r w:rsidR="00C20D7D" w:rsidRPr="00C20D7D" w14:paraId="4B7D498E"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71407D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67ED00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9FE869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047EFD1F"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16C137B3"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79 ± 0.16</w:t>
            </w:r>
          </w:p>
        </w:tc>
        <w:tc>
          <w:tcPr>
            <w:tcW w:w="1868" w:type="dxa"/>
            <w:shd w:val="clear" w:color="auto" w:fill="auto"/>
            <w:noWrap/>
            <w:vAlign w:val="center"/>
            <w:hideMark/>
          </w:tcPr>
          <w:p w14:paraId="0D8292A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14:paraId="654145E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1424312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3D2F2F40"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07B9784"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40706F0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45F6137"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A214B6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7A559E4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78 ± 0.17</w:t>
            </w:r>
          </w:p>
        </w:tc>
        <w:tc>
          <w:tcPr>
            <w:tcW w:w="1868" w:type="dxa"/>
            <w:shd w:val="clear" w:color="auto" w:fill="auto"/>
            <w:noWrap/>
            <w:vAlign w:val="center"/>
            <w:hideMark/>
          </w:tcPr>
          <w:p w14:paraId="41A51189"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9 ± 0.16</w:t>
            </w:r>
          </w:p>
        </w:tc>
        <w:tc>
          <w:tcPr>
            <w:tcW w:w="1869" w:type="dxa"/>
            <w:shd w:val="clear" w:color="auto" w:fill="auto"/>
            <w:noWrap/>
            <w:vAlign w:val="center"/>
            <w:hideMark/>
          </w:tcPr>
          <w:p w14:paraId="749E7A3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14:paraId="7EC3EB8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17C0302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56346D4F"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4525F58"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7207F2B"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14BB8A6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79B9A64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1</w:t>
            </w:r>
          </w:p>
        </w:tc>
        <w:tc>
          <w:tcPr>
            <w:tcW w:w="1868" w:type="dxa"/>
            <w:shd w:val="clear" w:color="auto" w:fill="auto"/>
            <w:noWrap/>
            <w:vAlign w:val="center"/>
            <w:hideMark/>
          </w:tcPr>
          <w:p w14:paraId="622DAEB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0D956FB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38EA8369"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0AA06766"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3034BCA"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07F4A23"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14:paraId="5E4C2509"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Tillering</w:t>
            </w:r>
          </w:p>
        </w:tc>
        <w:tc>
          <w:tcPr>
            <w:tcW w:w="1359" w:type="dxa"/>
            <w:shd w:val="clear" w:color="auto" w:fill="auto"/>
            <w:noWrap/>
            <w:vAlign w:val="center"/>
            <w:hideMark/>
          </w:tcPr>
          <w:p w14:paraId="2A35C21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6B63641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37 ± 0.04</w:t>
            </w:r>
          </w:p>
        </w:tc>
        <w:tc>
          <w:tcPr>
            <w:tcW w:w="1868" w:type="dxa"/>
            <w:shd w:val="clear" w:color="auto" w:fill="auto"/>
            <w:noWrap/>
            <w:vAlign w:val="center"/>
            <w:hideMark/>
          </w:tcPr>
          <w:p w14:paraId="5F04871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17 ± 0.04</w:t>
            </w:r>
          </w:p>
        </w:tc>
        <w:tc>
          <w:tcPr>
            <w:tcW w:w="1869" w:type="dxa"/>
            <w:shd w:val="clear" w:color="auto" w:fill="auto"/>
            <w:noWrap/>
            <w:vAlign w:val="center"/>
            <w:hideMark/>
          </w:tcPr>
          <w:p w14:paraId="4BC0A154"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46 ± 0.06</w:t>
            </w:r>
          </w:p>
        </w:tc>
        <w:tc>
          <w:tcPr>
            <w:tcW w:w="441" w:type="dxa"/>
            <w:shd w:val="clear" w:color="auto" w:fill="auto"/>
            <w:noWrap/>
            <w:vAlign w:val="center"/>
            <w:hideMark/>
          </w:tcPr>
          <w:p w14:paraId="37F9F10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0A4F0F77"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46AB5CF7"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71A505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787EC13"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47854A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1754EDB4"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1 ± 0.06</w:t>
            </w:r>
          </w:p>
        </w:tc>
        <w:tc>
          <w:tcPr>
            <w:tcW w:w="1868" w:type="dxa"/>
            <w:shd w:val="clear" w:color="auto" w:fill="auto"/>
            <w:noWrap/>
            <w:vAlign w:val="center"/>
            <w:hideMark/>
          </w:tcPr>
          <w:p w14:paraId="302FD41B"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17 ± 0.05</w:t>
            </w:r>
          </w:p>
        </w:tc>
        <w:tc>
          <w:tcPr>
            <w:tcW w:w="1869" w:type="dxa"/>
            <w:shd w:val="clear" w:color="auto" w:fill="auto"/>
            <w:noWrap/>
            <w:vAlign w:val="center"/>
            <w:hideMark/>
          </w:tcPr>
          <w:p w14:paraId="35E8CEC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42 ± 0.08</w:t>
            </w:r>
          </w:p>
        </w:tc>
        <w:tc>
          <w:tcPr>
            <w:tcW w:w="441" w:type="dxa"/>
            <w:shd w:val="clear" w:color="auto" w:fill="auto"/>
            <w:noWrap/>
            <w:vAlign w:val="center"/>
            <w:hideMark/>
          </w:tcPr>
          <w:p w14:paraId="3F50656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6396C171"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611030D"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5AED3C1"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EFE5846"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3E8D420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4C2A12A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84 ± 0.01</w:t>
            </w:r>
          </w:p>
        </w:tc>
        <w:tc>
          <w:tcPr>
            <w:tcW w:w="1868" w:type="dxa"/>
            <w:shd w:val="clear" w:color="auto" w:fill="auto"/>
            <w:noWrap/>
            <w:vAlign w:val="center"/>
            <w:hideMark/>
          </w:tcPr>
          <w:p w14:paraId="0519846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14:paraId="3EF93C0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9 ± 0.01</w:t>
            </w:r>
          </w:p>
        </w:tc>
        <w:tc>
          <w:tcPr>
            <w:tcW w:w="441" w:type="dxa"/>
            <w:shd w:val="clear" w:color="auto" w:fill="auto"/>
            <w:noWrap/>
            <w:vAlign w:val="center"/>
            <w:hideMark/>
          </w:tcPr>
          <w:p w14:paraId="7A81E0B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2</w:t>
            </w:r>
          </w:p>
        </w:tc>
      </w:tr>
      <w:tr w:rsidR="00C20D7D" w:rsidRPr="00C20D7D" w14:paraId="1D6EC722"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2987FAB9"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0AA498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FD45E7E"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Flowering</w:t>
            </w:r>
          </w:p>
        </w:tc>
        <w:tc>
          <w:tcPr>
            <w:tcW w:w="1359" w:type="dxa"/>
            <w:shd w:val="clear" w:color="auto" w:fill="auto"/>
            <w:noWrap/>
            <w:vAlign w:val="center"/>
            <w:hideMark/>
          </w:tcPr>
          <w:p w14:paraId="1139F16D"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76EF9A9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2</w:t>
            </w:r>
          </w:p>
        </w:tc>
        <w:tc>
          <w:tcPr>
            <w:tcW w:w="1868" w:type="dxa"/>
            <w:shd w:val="clear" w:color="auto" w:fill="auto"/>
            <w:noWrap/>
            <w:vAlign w:val="center"/>
            <w:hideMark/>
          </w:tcPr>
          <w:p w14:paraId="6109A0D0"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8 ± 0.02</w:t>
            </w:r>
          </w:p>
        </w:tc>
        <w:tc>
          <w:tcPr>
            <w:tcW w:w="1869" w:type="dxa"/>
            <w:shd w:val="clear" w:color="auto" w:fill="auto"/>
            <w:noWrap/>
            <w:vAlign w:val="center"/>
            <w:hideMark/>
          </w:tcPr>
          <w:p w14:paraId="496B3A62"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3 ± 0.01</w:t>
            </w:r>
          </w:p>
        </w:tc>
        <w:tc>
          <w:tcPr>
            <w:tcW w:w="441" w:type="dxa"/>
            <w:shd w:val="clear" w:color="auto" w:fill="auto"/>
            <w:noWrap/>
            <w:vAlign w:val="center"/>
            <w:hideMark/>
          </w:tcPr>
          <w:p w14:paraId="31AB8DE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0C28E6F7"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DDA2763"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525D81B"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47E0672A"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06E28AB5"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3BEFEA11"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1 ± 0.02</w:t>
            </w:r>
          </w:p>
        </w:tc>
        <w:tc>
          <w:tcPr>
            <w:tcW w:w="1868" w:type="dxa"/>
            <w:shd w:val="clear" w:color="auto" w:fill="auto"/>
            <w:noWrap/>
            <w:vAlign w:val="center"/>
            <w:hideMark/>
          </w:tcPr>
          <w:p w14:paraId="7DF35D5F"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6 ± 0.02</w:t>
            </w:r>
          </w:p>
        </w:tc>
        <w:tc>
          <w:tcPr>
            <w:tcW w:w="1869" w:type="dxa"/>
            <w:shd w:val="clear" w:color="auto" w:fill="auto"/>
            <w:noWrap/>
            <w:vAlign w:val="center"/>
            <w:hideMark/>
          </w:tcPr>
          <w:p w14:paraId="7C52057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01</w:t>
            </w:r>
          </w:p>
        </w:tc>
        <w:tc>
          <w:tcPr>
            <w:tcW w:w="441" w:type="dxa"/>
            <w:shd w:val="clear" w:color="auto" w:fill="auto"/>
            <w:noWrap/>
            <w:vAlign w:val="center"/>
            <w:hideMark/>
          </w:tcPr>
          <w:p w14:paraId="71A96F8A"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7</w:t>
            </w:r>
          </w:p>
        </w:tc>
      </w:tr>
      <w:tr w:rsidR="00C20D7D" w:rsidRPr="00C20D7D" w14:paraId="52D47DC6"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18313F84"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345E5DC1"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33F94CC"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93C2E39"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74C631E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89 ± 0.01</w:t>
            </w:r>
          </w:p>
        </w:tc>
        <w:tc>
          <w:tcPr>
            <w:tcW w:w="1868" w:type="dxa"/>
            <w:shd w:val="clear" w:color="auto" w:fill="auto"/>
            <w:noWrap/>
            <w:vAlign w:val="center"/>
            <w:hideMark/>
          </w:tcPr>
          <w:p w14:paraId="7276162E"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14:paraId="373DCED5"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14:paraId="59349F6A"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6</w:t>
            </w:r>
          </w:p>
        </w:tc>
      </w:tr>
      <w:tr w:rsidR="00C20D7D" w:rsidRPr="00C20D7D" w14:paraId="6F6ED80E"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3CE9EDB8"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75518F0C"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54E9AC14"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Ripening</w:t>
            </w:r>
          </w:p>
        </w:tc>
        <w:tc>
          <w:tcPr>
            <w:tcW w:w="1359" w:type="dxa"/>
            <w:shd w:val="clear" w:color="auto" w:fill="auto"/>
            <w:noWrap/>
            <w:vAlign w:val="center"/>
            <w:hideMark/>
          </w:tcPr>
          <w:p w14:paraId="237B6AB0"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All</w:t>
            </w:r>
          </w:p>
        </w:tc>
        <w:tc>
          <w:tcPr>
            <w:tcW w:w="1868" w:type="dxa"/>
            <w:shd w:val="clear" w:color="auto" w:fill="auto"/>
            <w:noWrap/>
            <w:vAlign w:val="center"/>
            <w:hideMark/>
          </w:tcPr>
          <w:p w14:paraId="50B8993C"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01</w:t>
            </w:r>
          </w:p>
        </w:tc>
        <w:tc>
          <w:tcPr>
            <w:tcW w:w="1868" w:type="dxa"/>
            <w:shd w:val="clear" w:color="auto" w:fill="auto"/>
            <w:noWrap/>
            <w:vAlign w:val="center"/>
            <w:hideMark/>
          </w:tcPr>
          <w:p w14:paraId="54DB6E95"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5 ± 0.01</w:t>
            </w:r>
          </w:p>
        </w:tc>
        <w:tc>
          <w:tcPr>
            <w:tcW w:w="1869" w:type="dxa"/>
            <w:shd w:val="clear" w:color="auto" w:fill="auto"/>
            <w:noWrap/>
            <w:vAlign w:val="center"/>
            <w:hideMark/>
          </w:tcPr>
          <w:p w14:paraId="012E378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14:paraId="6514F102"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622C9E49" w14:textId="77777777" w:rsidTr="004C263D">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0A637FD5"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262BD3D7"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A6AA130"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67B6B695" w14:textId="77777777" w:rsidR="00C20D7D" w:rsidRPr="00C20D7D" w:rsidRDefault="00C20D7D" w:rsidP="00C20D7D">
            <w:pPr>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Spider</w:t>
            </w:r>
          </w:p>
        </w:tc>
        <w:tc>
          <w:tcPr>
            <w:tcW w:w="1868" w:type="dxa"/>
            <w:shd w:val="clear" w:color="auto" w:fill="auto"/>
            <w:noWrap/>
            <w:vAlign w:val="center"/>
            <w:hideMark/>
          </w:tcPr>
          <w:p w14:paraId="67874D9D"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94 ± 0.02</w:t>
            </w:r>
          </w:p>
        </w:tc>
        <w:tc>
          <w:tcPr>
            <w:tcW w:w="1868" w:type="dxa"/>
            <w:shd w:val="clear" w:color="auto" w:fill="auto"/>
            <w:noWrap/>
            <w:vAlign w:val="center"/>
            <w:hideMark/>
          </w:tcPr>
          <w:p w14:paraId="4CB977EC"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5 ± 0.02</w:t>
            </w:r>
          </w:p>
        </w:tc>
        <w:tc>
          <w:tcPr>
            <w:tcW w:w="1869" w:type="dxa"/>
            <w:shd w:val="clear" w:color="auto" w:fill="auto"/>
            <w:noWrap/>
            <w:vAlign w:val="center"/>
            <w:hideMark/>
          </w:tcPr>
          <w:p w14:paraId="023A6431"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14:paraId="15225BE8" w14:textId="77777777" w:rsidR="00C20D7D" w:rsidRPr="00C20D7D" w:rsidRDefault="00C20D7D" w:rsidP="00C20D7D">
            <w:pPr>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sidRPr="00C20D7D">
              <w:rPr>
                <w:rFonts w:cs="Arial"/>
                <w:color w:val="auto"/>
                <w:sz w:val="22"/>
              </w:rPr>
              <w:t>5</w:t>
            </w:r>
          </w:p>
        </w:tc>
      </w:tr>
      <w:tr w:rsidR="00C20D7D" w:rsidRPr="00C20D7D" w14:paraId="4EB5B29D" w14:textId="77777777" w:rsidTr="004C263D">
        <w:trPr>
          <w:cnfStyle w:val="000000100000" w:firstRow="0" w:lastRow="0" w:firstColumn="0" w:lastColumn="0" w:oddVBand="0" w:evenVBand="0" w:oddHBand="1"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hideMark/>
          </w:tcPr>
          <w:p w14:paraId="64C1408B" w14:textId="77777777" w:rsidR="00C20D7D" w:rsidRPr="00C20D7D" w:rsidRDefault="00C20D7D" w:rsidP="00C20D7D">
            <w:pPr>
              <w:jc w:val="left"/>
              <w:rPr>
                <w:rFonts w:cs="Arial"/>
                <w:b w:val="0"/>
                <w:color w:val="auto"/>
                <w:sz w:val="22"/>
              </w:rPr>
            </w:pPr>
          </w:p>
        </w:tc>
        <w:tc>
          <w:tcPr>
            <w:tcW w:w="1578" w:type="dxa"/>
            <w:shd w:val="clear" w:color="auto" w:fill="auto"/>
            <w:noWrap/>
            <w:vAlign w:val="center"/>
            <w:hideMark/>
          </w:tcPr>
          <w:p w14:paraId="64D5EF28"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7E44C97D"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p>
        </w:tc>
        <w:tc>
          <w:tcPr>
            <w:tcW w:w="1359" w:type="dxa"/>
            <w:shd w:val="clear" w:color="auto" w:fill="auto"/>
            <w:noWrap/>
            <w:vAlign w:val="center"/>
            <w:hideMark/>
          </w:tcPr>
          <w:p w14:paraId="2FF2B932" w14:textId="77777777" w:rsidR="00C20D7D" w:rsidRPr="00C20D7D" w:rsidRDefault="00C20D7D" w:rsidP="00C20D7D">
            <w:pPr>
              <w:jc w:val="left"/>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Ladybeetle</w:t>
            </w:r>
          </w:p>
        </w:tc>
        <w:tc>
          <w:tcPr>
            <w:tcW w:w="1868" w:type="dxa"/>
            <w:shd w:val="clear" w:color="auto" w:fill="auto"/>
            <w:noWrap/>
            <w:vAlign w:val="center"/>
            <w:hideMark/>
          </w:tcPr>
          <w:p w14:paraId="0DB78583"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14:paraId="5489BDF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14:paraId="4349A298"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14:paraId="7AEF7057" w14:textId="77777777" w:rsidR="00C20D7D" w:rsidRPr="00C20D7D" w:rsidRDefault="00C20D7D" w:rsidP="00C20D7D">
            <w:pPr>
              <w:jc w:val="center"/>
              <w:cnfStyle w:val="000000100000" w:firstRow="0" w:lastRow="0" w:firstColumn="0" w:lastColumn="0" w:oddVBand="0" w:evenVBand="0" w:oddHBand="1" w:evenHBand="0" w:firstRowFirstColumn="0" w:firstRowLastColumn="0" w:lastRowFirstColumn="0" w:lastRowLastColumn="0"/>
              <w:rPr>
                <w:rFonts w:cs="Arial"/>
                <w:color w:val="auto"/>
                <w:sz w:val="22"/>
              </w:rPr>
            </w:pPr>
            <w:r w:rsidRPr="00C20D7D">
              <w:rPr>
                <w:rFonts w:cs="Arial"/>
                <w:color w:val="auto"/>
                <w:sz w:val="22"/>
              </w:rPr>
              <w:t>3</w:t>
            </w:r>
          </w:p>
        </w:tc>
      </w:tr>
    </w:tbl>
    <w:p w14:paraId="2B92185D" w14:textId="77777777" w:rsidR="009A0476" w:rsidRDefault="009A0476" w:rsidP="004328AE">
      <w:pPr>
        <w:rPr>
          <w:b/>
          <w:color w:val="FF0000"/>
          <w:sz w:val="24"/>
          <w:szCs w:val="24"/>
        </w:rPr>
      </w:pPr>
    </w:p>
    <w:p w14:paraId="1EBD6DC5" w14:textId="77777777" w:rsidR="009A0476" w:rsidRDefault="009A0476" w:rsidP="004328AE">
      <w:pPr>
        <w:rPr>
          <w:b/>
          <w:color w:val="FF0000"/>
          <w:sz w:val="24"/>
          <w:szCs w:val="24"/>
        </w:rPr>
      </w:pPr>
    </w:p>
    <w:p w14:paraId="6428EB11" w14:textId="77777777" w:rsidR="00036600" w:rsidRDefault="0070399B" w:rsidP="00CC2918">
      <w:pPr>
        <w:jc w:val="center"/>
        <w:rPr>
          <w:noProof/>
          <w:color w:val="FF0000"/>
        </w:rPr>
      </w:pPr>
      <w:r>
        <w:rPr>
          <w:noProof/>
          <w:color w:val="FF0000"/>
        </w:rPr>
        <w:lastRenderedPageBreak/>
        <w:drawing>
          <wp:inline distT="0" distB="0" distL="0" distR="0" wp14:anchorId="16C24ECF" wp14:editId="375628C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14:anchorId="7F662783" wp14:editId="0D06BDA9">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56A6B39E" wp14:editId="54458937">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5" cstate="print"/>
                    <a:stretch>
                      <a:fillRect/>
                    </a:stretch>
                  </pic:blipFill>
                  <pic:spPr>
                    <a:xfrm>
                      <a:off x="0" y="0"/>
                      <a:ext cx="2835000" cy="3240000"/>
                    </a:xfrm>
                    <a:prstGeom prst="rect">
                      <a:avLst/>
                    </a:prstGeom>
                  </pic:spPr>
                </pic:pic>
              </a:graphicData>
            </a:graphic>
          </wp:inline>
        </w:drawing>
      </w:r>
    </w:p>
    <w:p w14:paraId="10CED67A" w14:textId="77777777"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i)</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14:paraId="6A06BDFD" w14:textId="77777777" w:rsidR="007649B0" w:rsidRDefault="007649B0">
      <w:pPr>
        <w:rPr>
          <w:sz w:val="24"/>
          <w:szCs w:val="24"/>
        </w:rPr>
      </w:pPr>
      <w:r>
        <w:rPr>
          <w:sz w:val="24"/>
          <w:szCs w:val="24"/>
        </w:rPr>
        <w:br w:type="page"/>
      </w:r>
    </w:p>
    <w:p w14:paraId="1FB3918B" w14:textId="77777777" w:rsidR="00441303" w:rsidRDefault="00441303" w:rsidP="00A54059">
      <w:pPr>
        <w:rPr>
          <w:b/>
          <w:sz w:val="24"/>
          <w:szCs w:val="24"/>
        </w:rPr>
      </w:pPr>
      <w:r>
        <w:rPr>
          <w:rFonts w:hint="eastAsia"/>
          <w:b/>
          <w:noProof/>
          <w:sz w:val="24"/>
          <w:szCs w:val="24"/>
        </w:rPr>
        <w:lastRenderedPageBreak/>
        <w:drawing>
          <wp:inline distT="0" distB="0" distL="0" distR="0" wp14:anchorId="0AADF480" wp14:editId="4E898D18">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ther.tiff"/>
                    <pic:cNvPicPr/>
                  </pic:nvPicPr>
                  <pic:blipFill>
                    <a:blip r:embed="rId16" cstate="print"/>
                    <a:stretch>
                      <a:fillRect/>
                    </a:stretch>
                  </pic:blipFill>
                  <pic:spPr>
                    <a:xfrm>
                      <a:off x="0" y="0"/>
                      <a:ext cx="5943600" cy="4358640"/>
                    </a:xfrm>
                    <a:prstGeom prst="rect">
                      <a:avLst/>
                    </a:prstGeom>
                  </pic:spPr>
                </pic:pic>
              </a:graphicData>
            </a:graphic>
          </wp:inline>
        </w:drawing>
      </w:r>
    </w:p>
    <w:p w14:paraId="46E333EC" w14:textId="77777777" w:rsidR="007649B0" w:rsidRPr="00EC7586" w:rsidRDefault="007649B0" w:rsidP="00A54059">
      <w:pPr>
        <w:rPr>
          <w:sz w:val="24"/>
          <w:szCs w:val="24"/>
        </w:rPr>
      </w:pPr>
      <w:r w:rsidRPr="00EC7586">
        <w:rPr>
          <w:rFonts w:hint="eastAsia"/>
          <w:b/>
          <w:sz w:val="24"/>
          <w:szCs w:val="24"/>
        </w:rPr>
        <w:t xml:space="preserve">Figure </w:t>
      </w:r>
      <w:r w:rsidRPr="00EC7586">
        <w:rPr>
          <w:b/>
          <w:sz w:val="24"/>
          <w:szCs w:val="24"/>
        </w:rPr>
        <w:t>S</w:t>
      </w:r>
      <w:r w:rsidRPr="00EC7586">
        <w:rPr>
          <w:rFonts w:hint="eastAsia"/>
          <w:b/>
          <w:sz w:val="24"/>
          <w:szCs w:val="24"/>
        </w:rPr>
        <w:t>2</w:t>
      </w:r>
      <w:r w:rsidRPr="00EC7586">
        <w:rPr>
          <w:b/>
          <w:sz w:val="24"/>
          <w:szCs w:val="24"/>
        </w:rPr>
        <w:t xml:space="preserve">. </w:t>
      </w:r>
      <w:r w:rsidR="00233E20" w:rsidRPr="00EC7586">
        <w:rPr>
          <w:rFonts w:hint="eastAsia"/>
          <w:sz w:val="24"/>
          <w:szCs w:val="24"/>
        </w:rPr>
        <w:t>D</w:t>
      </w:r>
      <w:r w:rsidRPr="00EC7586">
        <w:rPr>
          <w:rFonts w:hint="eastAsia"/>
          <w:sz w:val="24"/>
          <w:szCs w:val="24"/>
        </w:rPr>
        <w:t>aily mean</w:t>
      </w:r>
      <w:r w:rsidRPr="00EC7586">
        <w:rPr>
          <w:sz w:val="24"/>
          <w:szCs w:val="24"/>
        </w:rPr>
        <w:t xml:space="preserve"> temperature and precipitation</w:t>
      </w:r>
      <w:r w:rsidR="00B855C7" w:rsidRPr="00EC7586">
        <w:rPr>
          <w:rFonts w:hint="eastAsia"/>
          <w:sz w:val="24"/>
          <w:szCs w:val="24"/>
        </w:rPr>
        <w:t xml:space="preserve"> of the </w:t>
      </w:r>
      <w:r w:rsidR="00233E20" w:rsidRPr="00EC7586">
        <w:rPr>
          <w:rFonts w:hint="eastAsia"/>
          <w:sz w:val="24"/>
          <w:szCs w:val="24"/>
        </w:rPr>
        <w:t>study site</w:t>
      </w:r>
      <w:r w:rsidR="001B13B0">
        <w:rPr>
          <w:rFonts w:hint="eastAsia"/>
          <w:sz w:val="24"/>
          <w:szCs w:val="24"/>
        </w:rPr>
        <w:t xml:space="preserve"> </w:t>
      </w:r>
      <w:r w:rsidRPr="00EC7586">
        <w:rPr>
          <w:sz w:val="24"/>
          <w:szCs w:val="24"/>
        </w:rPr>
        <w:t xml:space="preserve">during the </w:t>
      </w:r>
      <w:r w:rsidRPr="00EC7586">
        <w:rPr>
          <w:rFonts w:hint="eastAsia"/>
          <w:sz w:val="24"/>
          <w:szCs w:val="24"/>
        </w:rPr>
        <w:t>first rice</w:t>
      </w:r>
      <w:r w:rsidR="004C41A4" w:rsidRPr="00EC7586">
        <w:rPr>
          <w:rFonts w:hint="eastAsia"/>
          <w:sz w:val="24"/>
          <w:szCs w:val="24"/>
        </w:rPr>
        <w:t xml:space="preserve"> growth</w:t>
      </w:r>
      <w:r w:rsidRPr="00EC7586">
        <w:rPr>
          <w:sz w:val="24"/>
          <w:szCs w:val="24"/>
        </w:rPr>
        <w:t xml:space="preserve"> season</w:t>
      </w:r>
      <w:r w:rsidRPr="00EC7586">
        <w:rPr>
          <w:rFonts w:hint="eastAsia"/>
          <w:sz w:val="24"/>
          <w:szCs w:val="24"/>
        </w:rPr>
        <w:t xml:space="preserve"> (April to July)</w:t>
      </w:r>
      <w:r w:rsidRPr="00EC7586">
        <w:rPr>
          <w:sz w:val="24"/>
          <w:szCs w:val="24"/>
        </w:rPr>
        <w:t xml:space="preserve"> in the three study years.</w:t>
      </w:r>
      <w:r w:rsidR="00103474" w:rsidRPr="00EC7586">
        <w:rPr>
          <w:rFonts w:hint="eastAsia"/>
          <w:sz w:val="24"/>
          <w:szCs w:val="24"/>
        </w:rPr>
        <w:t xml:space="preserve"> </w:t>
      </w:r>
      <w:r w:rsidR="001B13B0">
        <w:rPr>
          <w:rFonts w:hint="eastAsia"/>
          <w:sz w:val="24"/>
          <w:szCs w:val="24"/>
        </w:rPr>
        <w:t xml:space="preserve">Observation data from the </w:t>
      </w:r>
      <w:r w:rsidR="001B13B0" w:rsidRPr="001B13B0">
        <w:rPr>
          <w:rFonts w:hint="eastAsia"/>
          <w:sz w:val="24"/>
          <w:szCs w:val="24"/>
        </w:rPr>
        <w:t xml:space="preserve">closest </w:t>
      </w:r>
      <w:r w:rsidR="001B13B0">
        <w:rPr>
          <w:rFonts w:hint="eastAsia"/>
          <w:sz w:val="24"/>
          <w:szCs w:val="24"/>
        </w:rPr>
        <w:t>local weather station</w:t>
      </w:r>
      <w:r w:rsidR="00233E20" w:rsidRPr="00EC7586">
        <w:rPr>
          <w:rFonts w:hint="eastAsia"/>
          <w:sz w:val="24"/>
          <w:szCs w:val="24"/>
        </w:rPr>
        <w:t xml:space="preserve"> (Yuan</w:t>
      </w:r>
      <w:r w:rsidR="001B13B0">
        <w:rPr>
          <w:rFonts w:hint="eastAsia"/>
          <w:sz w:val="24"/>
          <w:szCs w:val="24"/>
        </w:rPr>
        <w:t>l</w:t>
      </w:r>
      <w:r w:rsidR="00233E20" w:rsidRPr="00EC7586">
        <w:rPr>
          <w:rFonts w:hint="eastAsia"/>
          <w:sz w:val="24"/>
          <w:szCs w:val="24"/>
        </w:rPr>
        <w:t xml:space="preserve">i station) </w:t>
      </w:r>
      <w:r w:rsidR="001B13B0">
        <w:rPr>
          <w:rFonts w:hint="eastAsia"/>
          <w:sz w:val="24"/>
          <w:szCs w:val="24"/>
        </w:rPr>
        <w:t xml:space="preserve">to the study farms </w:t>
      </w:r>
      <w:r w:rsidR="00103474" w:rsidRPr="00EC7586">
        <w:rPr>
          <w:rFonts w:hint="eastAsia"/>
          <w:sz w:val="24"/>
          <w:szCs w:val="24"/>
        </w:rPr>
        <w:t>were retrieved from Central Weather Bureau</w:t>
      </w:r>
      <w:r w:rsidR="00D70681" w:rsidRPr="00EC7586">
        <w:rPr>
          <w:rFonts w:hint="eastAsia"/>
          <w:sz w:val="24"/>
          <w:szCs w:val="24"/>
        </w:rPr>
        <w:t xml:space="preserve"> </w:t>
      </w:r>
      <w:r w:rsidR="00D70681" w:rsidRPr="00EC7586">
        <w:rPr>
          <w:sz w:val="24"/>
          <w:szCs w:val="24"/>
        </w:rPr>
        <w:t>Observation Data Inquire System</w:t>
      </w:r>
      <w:r w:rsidR="00D70681" w:rsidRPr="00EC7586">
        <w:rPr>
          <w:rFonts w:hint="eastAsia"/>
          <w:sz w:val="24"/>
          <w:szCs w:val="24"/>
        </w:rPr>
        <w:t xml:space="preserve"> (</w:t>
      </w:r>
      <w:r w:rsidR="00D70681" w:rsidRPr="00EC7586">
        <w:rPr>
          <w:sz w:val="24"/>
          <w:szCs w:val="24"/>
        </w:rPr>
        <w:t>https://e-service.cwb.gov.tw/HistoryDataQuery/index.jsp</w:t>
      </w:r>
      <w:r w:rsidR="00D70681" w:rsidRPr="00EC7586">
        <w:rPr>
          <w:rFonts w:hint="eastAsia"/>
          <w:sz w:val="24"/>
          <w:szCs w:val="24"/>
        </w:rPr>
        <w:t>)</w:t>
      </w:r>
      <w:r w:rsidR="00233E20" w:rsidRPr="00EC7586">
        <w:rPr>
          <w:rFonts w:hint="eastAsia"/>
          <w:sz w:val="24"/>
          <w:szCs w:val="24"/>
        </w:rPr>
        <w:t>.</w:t>
      </w:r>
    </w:p>
    <w:p w14:paraId="154BC7F1" w14:textId="77777777" w:rsidR="00E26211" w:rsidRDefault="00E26211">
      <w:pPr>
        <w:rPr>
          <w:sz w:val="24"/>
          <w:szCs w:val="24"/>
        </w:rPr>
      </w:pPr>
      <w:r>
        <w:rPr>
          <w:sz w:val="24"/>
          <w:szCs w:val="24"/>
        </w:rPr>
        <w:br w:type="page"/>
      </w:r>
    </w:p>
    <w:p w14:paraId="17422EE9" w14:textId="77777777" w:rsidR="00E26211" w:rsidRPr="00DE2B12" w:rsidRDefault="00E26211" w:rsidP="00E26211">
      <w:pPr>
        <w:jc w:val="center"/>
        <w:rPr>
          <w:b/>
          <w:bCs/>
          <w:color w:val="FF0000"/>
        </w:rPr>
      </w:pPr>
      <w:r w:rsidRPr="00DE2B12">
        <w:rPr>
          <w:rFonts w:hint="eastAsia"/>
          <w:b/>
          <w:bCs/>
          <w:color w:val="FF0000"/>
        </w:rPr>
        <w:lastRenderedPageBreak/>
        <w:t>Appendix S2</w:t>
      </w:r>
    </w:p>
    <w:p w14:paraId="610E699F" w14:textId="77777777"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14:paraId="00F6F5D2" w14:textId="77777777" w:rsidR="000E0DD7" w:rsidRPr="000E0DD7" w:rsidRDefault="000E0DD7" w:rsidP="00CC2918">
      <w:pPr>
        <w:rPr>
          <w:color w:val="FF0000"/>
        </w:rPr>
      </w:pPr>
    </w:p>
    <w:sectPr w:rsidR="000E0DD7" w:rsidRPr="000E0DD7" w:rsidSect="00301047">
      <w:footerReference w:type="default" r:id="rId17"/>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K NTU" w:date="2021-10-14T14:47:00Z" w:initials="CK NTU">
    <w:p w14:paraId="0A2E3889" w14:textId="28AD61CE" w:rsidR="008F6410" w:rsidRDefault="008F6410">
      <w:pPr>
        <w:pStyle w:val="ab"/>
      </w:pPr>
      <w:r>
        <w:rPr>
          <w:rStyle w:val="aa"/>
        </w:rPr>
        <w:annotationRef/>
      </w:r>
      <w:r>
        <w:t>Update after we finish the Discussion.</w:t>
      </w:r>
    </w:p>
  </w:comment>
  <w:comment w:id="12" w:author="CK NTU" w:date="2021-09-16T10:35:00Z" w:initials="CK NTU">
    <w:p w14:paraId="0DF6AD36" w14:textId="77777777" w:rsidR="008F6410" w:rsidRDefault="008F6410">
      <w:pPr>
        <w:pStyle w:val="ab"/>
      </w:pPr>
      <w:r>
        <w:rPr>
          <w:rStyle w:val="aa"/>
        </w:rPr>
        <w:annotationRef/>
      </w:r>
      <w:r>
        <w:t>Contrary to our analysis in abiotic and biotic factors?</w:t>
      </w:r>
    </w:p>
  </w:comment>
  <w:comment w:id="13" w:author="CK NTU" w:date="2021-09-16T10:43:00Z" w:initials="CK NTU">
    <w:p w14:paraId="4B5F9BC7" w14:textId="77777777" w:rsidR="008F6410" w:rsidRDefault="008F6410">
      <w:pPr>
        <w:pStyle w:val="ab"/>
      </w:pPr>
      <w:r>
        <w:rPr>
          <w:rStyle w:val="aa"/>
        </w:rPr>
        <w:annotationRef/>
      </w:r>
      <w:r>
        <w:t>Contrary to our analysis in abiotic and biotic factor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2E3889" w15:done="0"/>
  <w15:commentEx w15:paraId="0DF6AD36" w15:done="0"/>
  <w15:commentEx w15:paraId="4B5F9B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44F24" w14:textId="77777777" w:rsidR="00931CC3" w:rsidRDefault="00931CC3" w:rsidP="00436F36">
      <w:pPr>
        <w:spacing w:after="0" w:line="240" w:lineRule="auto"/>
      </w:pPr>
      <w:r>
        <w:separator/>
      </w:r>
    </w:p>
  </w:endnote>
  <w:endnote w:type="continuationSeparator" w:id="0">
    <w:p w14:paraId="65204250" w14:textId="77777777" w:rsidR="00931CC3" w:rsidRDefault="00931CC3"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docPartObj>
        <w:docPartGallery w:val="Page Numbers (Bottom of Page)"/>
        <w:docPartUnique/>
      </w:docPartObj>
    </w:sdtPr>
    <w:sdtContent>
      <w:p w14:paraId="269CC913" w14:textId="0509F863" w:rsidR="008F6410" w:rsidRDefault="008F6410">
        <w:pPr>
          <w:pStyle w:val="a6"/>
          <w:jc w:val="center"/>
        </w:pPr>
        <w:r>
          <w:fldChar w:fldCharType="begin"/>
        </w:r>
        <w:r>
          <w:instrText xml:space="preserve"> PAGE   \* MERGEFORMAT </w:instrText>
        </w:r>
        <w:r>
          <w:fldChar w:fldCharType="separate"/>
        </w:r>
        <w:r w:rsidR="005E43BA" w:rsidRPr="005E43BA">
          <w:rPr>
            <w:noProof/>
            <w:lang w:val="zh-TW"/>
          </w:rPr>
          <w:t>21</w:t>
        </w:r>
        <w:r>
          <w:rPr>
            <w:noProof/>
            <w:lang w:val="zh-TW"/>
          </w:rPr>
          <w:fldChar w:fldCharType="end"/>
        </w:r>
      </w:p>
    </w:sdtContent>
  </w:sdt>
  <w:p w14:paraId="67DAB079" w14:textId="77777777" w:rsidR="008F6410" w:rsidRDefault="008F6410">
    <w:pPr>
      <w:pStyle w:val="a6"/>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6BB8E9" w14:textId="77777777" w:rsidR="00931CC3" w:rsidRDefault="00931CC3" w:rsidP="00436F36">
      <w:pPr>
        <w:spacing w:after="0" w:line="240" w:lineRule="auto"/>
      </w:pPr>
      <w:r>
        <w:separator/>
      </w:r>
    </w:p>
  </w:footnote>
  <w:footnote w:type="continuationSeparator" w:id="0">
    <w:p w14:paraId="092F2118" w14:textId="77777777" w:rsidR="00931CC3" w:rsidRDefault="00931CC3" w:rsidP="00436F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1EE6760"/>
    <w:multiLevelType w:val="hybridMultilevel"/>
    <w:tmpl w:val="15E0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FC187F"/>
    <w:multiLevelType w:val="hybridMultilevel"/>
    <w:tmpl w:val="C5968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8C87D40"/>
    <w:multiLevelType w:val="hybridMultilevel"/>
    <w:tmpl w:val="A3FE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AF0A27"/>
    <w:multiLevelType w:val="hybridMultilevel"/>
    <w:tmpl w:val="61DE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4"/>
  </w:num>
  <w:num w:numId="4">
    <w:abstractNumId w:val="20"/>
  </w:num>
  <w:num w:numId="5">
    <w:abstractNumId w:val="14"/>
  </w:num>
  <w:num w:numId="6">
    <w:abstractNumId w:val="31"/>
  </w:num>
  <w:num w:numId="7">
    <w:abstractNumId w:val="15"/>
  </w:num>
  <w:num w:numId="8">
    <w:abstractNumId w:val="10"/>
  </w:num>
  <w:num w:numId="9">
    <w:abstractNumId w:val="13"/>
  </w:num>
  <w:num w:numId="10">
    <w:abstractNumId w:val="19"/>
  </w:num>
  <w:num w:numId="11">
    <w:abstractNumId w:val="11"/>
  </w:num>
  <w:num w:numId="12">
    <w:abstractNumId w:val="26"/>
  </w:num>
  <w:num w:numId="13">
    <w:abstractNumId w:val="6"/>
  </w:num>
  <w:num w:numId="14">
    <w:abstractNumId w:val="23"/>
  </w:num>
  <w:num w:numId="15">
    <w:abstractNumId w:val="21"/>
  </w:num>
  <w:num w:numId="16">
    <w:abstractNumId w:val="9"/>
  </w:num>
  <w:num w:numId="17">
    <w:abstractNumId w:val="16"/>
  </w:num>
  <w:num w:numId="18">
    <w:abstractNumId w:val="25"/>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9"/>
  </w:num>
  <w:num w:numId="28">
    <w:abstractNumId w:val="27"/>
  </w:num>
  <w:num w:numId="29">
    <w:abstractNumId w:val="2"/>
  </w:num>
  <w:num w:numId="30">
    <w:abstractNumId w:val="30"/>
  </w:num>
  <w:num w:numId="31">
    <w:abstractNumId w:val="28"/>
  </w:num>
  <w:num w:numId="32">
    <w:abstractNumId w:val="2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2&lt;/item&gt;&lt;item&gt;93&lt;/item&gt;&lt;item&gt;95&lt;/item&gt;&lt;item&gt;96&lt;/item&gt;&lt;item&gt;97&lt;/item&gt;&lt;item&gt;98&lt;/item&gt;&lt;item&gt;99&lt;/item&gt;&lt;item&gt;100&lt;/item&gt;&lt;item&gt;101&lt;/item&gt;&lt;item&gt;102&lt;/item&gt;&lt;item&gt;103&lt;/item&gt;&lt;/record-ids&gt;&lt;/item&gt;&lt;/Libraries&gt;"/>
  </w:docVars>
  <w:rsids>
    <w:rsidRoot w:val="00D42777"/>
    <w:rsid w:val="00000A40"/>
    <w:rsid w:val="00000D9D"/>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216"/>
    <w:rsid w:val="000E4192"/>
    <w:rsid w:val="000E4BA2"/>
    <w:rsid w:val="000E4F50"/>
    <w:rsid w:val="000E5A15"/>
    <w:rsid w:val="000E5E73"/>
    <w:rsid w:val="000E5FA0"/>
    <w:rsid w:val="000E73F9"/>
    <w:rsid w:val="000F0127"/>
    <w:rsid w:val="000F14D4"/>
    <w:rsid w:val="000F1F49"/>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30"/>
    <w:rsid w:val="001606B7"/>
    <w:rsid w:val="0016142F"/>
    <w:rsid w:val="00161DD0"/>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281F"/>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5D08"/>
    <w:rsid w:val="00405E20"/>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A99"/>
    <w:rsid w:val="004255CA"/>
    <w:rsid w:val="00426FEB"/>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186"/>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9B3"/>
    <w:rsid w:val="004C5B9C"/>
    <w:rsid w:val="004C6616"/>
    <w:rsid w:val="004C751E"/>
    <w:rsid w:val="004C7F88"/>
    <w:rsid w:val="004D06C9"/>
    <w:rsid w:val="004D1676"/>
    <w:rsid w:val="004D382C"/>
    <w:rsid w:val="004D5A29"/>
    <w:rsid w:val="004D6768"/>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4EA3"/>
    <w:rsid w:val="005057FF"/>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554B"/>
    <w:rsid w:val="00585ED5"/>
    <w:rsid w:val="00586963"/>
    <w:rsid w:val="00587C88"/>
    <w:rsid w:val="00587CF7"/>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745"/>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774"/>
    <w:rsid w:val="007469BF"/>
    <w:rsid w:val="00746E3E"/>
    <w:rsid w:val="00747B7A"/>
    <w:rsid w:val="00751333"/>
    <w:rsid w:val="0075137D"/>
    <w:rsid w:val="00753271"/>
    <w:rsid w:val="007536A1"/>
    <w:rsid w:val="007539C7"/>
    <w:rsid w:val="0075479D"/>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8"/>
    <w:rsid w:val="007E4EBC"/>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ED6"/>
    <w:rsid w:val="008E340A"/>
    <w:rsid w:val="008E3ACA"/>
    <w:rsid w:val="008E4134"/>
    <w:rsid w:val="008E450F"/>
    <w:rsid w:val="008E5336"/>
    <w:rsid w:val="008E7D99"/>
    <w:rsid w:val="008F0352"/>
    <w:rsid w:val="008F0581"/>
    <w:rsid w:val="008F0D78"/>
    <w:rsid w:val="008F130B"/>
    <w:rsid w:val="008F2FB3"/>
    <w:rsid w:val="008F3CCB"/>
    <w:rsid w:val="008F4D76"/>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F5F"/>
    <w:rsid w:val="00936768"/>
    <w:rsid w:val="00936A1D"/>
    <w:rsid w:val="009378D8"/>
    <w:rsid w:val="00940299"/>
    <w:rsid w:val="00941DCB"/>
    <w:rsid w:val="00942D77"/>
    <w:rsid w:val="009436CE"/>
    <w:rsid w:val="009436F5"/>
    <w:rsid w:val="0095145C"/>
    <w:rsid w:val="00952B3C"/>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2F77"/>
    <w:rsid w:val="00A44714"/>
    <w:rsid w:val="00A44DB7"/>
    <w:rsid w:val="00A44EE5"/>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5B84"/>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5555"/>
    <w:rsid w:val="00B06EC3"/>
    <w:rsid w:val="00B070B9"/>
    <w:rsid w:val="00B07291"/>
    <w:rsid w:val="00B0765C"/>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28FC"/>
    <w:rsid w:val="00BB5BEF"/>
    <w:rsid w:val="00BB5DFE"/>
    <w:rsid w:val="00BB5E0D"/>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CB2"/>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5C5E"/>
    <w:rsid w:val="00C163BE"/>
    <w:rsid w:val="00C163EA"/>
    <w:rsid w:val="00C16D3A"/>
    <w:rsid w:val="00C17F3D"/>
    <w:rsid w:val="00C20D7D"/>
    <w:rsid w:val="00C2127B"/>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C58"/>
    <w:rsid w:val="00D62E59"/>
    <w:rsid w:val="00D63922"/>
    <w:rsid w:val="00D63B2F"/>
    <w:rsid w:val="00D63CFE"/>
    <w:rsid w:val="00D642D0"/>
    <w:rsid w:val="00D6796F"/>
    <w:rsid w:val="00D70681"/>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7A7"/>
    <w:rsid w:val="00DB3B3E"/>
    <w:rsid w:val="00DB3C0F"/>
    <w:rsid w:val="00DB45AA"/>
    <w:rsid w:val="00DB7575"/>
    <w:rsid w:val="00DC0525"/>
    <w:rsid w:val="00DC05D6"/>
    <w:rsid w:val="00DC0AA6"/>
    <w:rsid w:val="00DC1A18"/>
    <w:rsid w:val="00DC1EB3"/>
    <w:rsid w:val="00DC2E32"/>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228D"/>
    <w:rsid w:val="00E12535"/>
    <w:rsid w:val="00E13665"/>
    <w:rsid w:val="00E13A41"/>
    <w:rsid w:val="00E14402"/>
    <w:rsid w:val="00E14CCB"/>
    <w:rsid w:val="00E165AB"/>
    <w:rsid w:val="00E16755"/>
    <w:rsid w:val="00E1685F"/>
    <w:rsid w:val="00E17079"/>
    <w:rsid w:val="00E178F8"/>
    <w:rsid w:val="00E20980"/>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1301"/>
    <w:rsid w:val="00E43398"/>
    <w:rsid w:val="00E4470C"/>
    <w:rsid w:val="00E448E3"/>
    <w:rsid w:val="00E4509A"/>
    <w:rsid w:val="00E45150"/>
    <w:rsid w:val="00E45647"/>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3EFA"/>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AFF"/>
    <w:rsid w:val="00F164D6"/>
    <w:rsid w:val="00F16994"/>
    <w:rsid w:val="00F17792"/>
    <w:rsid w:val="00F204E0"/>
    <w:rsid w:val="00F22E4D"/>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7C5"/>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4ED"/>
    <w:rsid w:val="00FE7577"/>
    <w:rsid w:val="00FF0768"/>
    <w:rsid w:val="00FF15FA"/>
    <w:rsid w:val="00FF1B47"/>
    <w:rsid w:val="00FF438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02807"/>
  <w15:docId w15:val="{9BBDFAF7-8BFC-497E-998F-D2C9457C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3E8F"/>
  </w:style>
  <w:style w:type="paragraph" w:styleId="1">
    <w:name w:val="heading 1"/>
    <w:basedOn w:val="a"/>
    <w:next w:val="a"/>
    <w:link w:val="10"/>
    <w:uiPriority w:val="9"/>
    <w:qFormat/>
    <w:rsid w:val="006A4BD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1">
    <w:name w:val="淺色網底1"/>
    <w:basedOn w:val="a1"/>
    <w:uiPriority w:val="60"/>
    <w:rsid w:val="00CF4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 w:type="character" w:customStyle="1" w:styleId="10">
    <w:name w:val="標題 1 字元"/>
    <w:basedOn w:val="a0"/>
    <w:link w:val="1"/>
    <w:uiPriority w:val="9"/>
    <w:rsid w:val="006A4BD0"/>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10596362">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585530162">
      <w:bodyDiv w:val="1"/>
      <w:marLeft w:val="0"/>
      <w:marRight w:val="0"/>
      <w:marTop w:val="0"/>
      <w:marBottom w:val="0"/>
      <w:divBdr>
        <w:top w:val="none" w:sz="0" w:space="0" w:color="auto"/>
        <w:left w:val="none" w:sz="0" w:space="0" w:color="auto"/>
        <w:bottom w:val="none" w:sz="0" w:space="0" w:color="auto"/>
        <w:right w:val="none" w:sz="0" w:space="0" w:color="auto"/>
      </w:divBdr>
    </w:div>
    <w:div w:id="595594959">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967123794">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29317454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640374754">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0B033E-3336-49F9-81B4-3AC0C41EF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6</TotalTime>
  <Pages>46</Pages>
  <Words>17236</Words>
  <Characters>98251</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1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178</cp:revision>
  <dcterms:created xsi:type="dcterms:W3CDTF">2020-10-12T14:12:00Z</dcterms:created>
  <dcterms:modified xsi:type="dcterms:W3CDTF">2021-10-14T08:01:00Z</dcterms:modified>
</cp:coreProperties>
</file>